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14:paraId="7F44A3C9" w14:textId="77777777"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14:paraId="074C57CD" w14:textId="77777777"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14:paraId="69BA0454" w14:textId="77777777" w:rsidR="003F6CCB" w:rsidRDefault="00E2172F"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14:paraId="204506F9" w14:textId="70BF0002" w:rsidR="003F6CCB" w:rsidRPr="00804BCB" w:rsidRDefault="001D47E8" w:rsidP="001D47E8">
      <w:pPr>
        <w:pBdr>
          <w:top w:val="single" w:sz="4" w:space="1" w:color="auto"/>
          <w:left w:val="single" w:sz="4" w:space="0" w:color="auto"/>
          <w:bottom w:val="single" w:sz="4" w:space="1" w:color="auto"/>
          <w:right w:val="single" w:sz="4" w:space="4" w:color="auto"/>
        </w:pBdr>
        <w:autoSpaceDE w:val="0"/>
        <w:autoSpaceDN w:val="0"/>
        <w:adjustRightInd w:val="0"/>
        <w:ind w:left="1304" w:right="1247"/>
        <w:rPr>
          <w:b/>
          <w:bCs/>
          <w:sz w:val="22"/>
          <w:szCs w:val="22"/>
        </w:rPr>
      </w:pPr>
      <w:r>
        <w:rPr>
          <w:b/>
          <w:bCs/>
          <w:sz w:val="22"/>
          <w:szCs w:val="22"/>
        </w:rPr>
        <w:t xml:space="preserve">                 Danışman:</w:t>
      </w:r>
    </w:p>
    <w:p w14:paraId="13294CFC"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14:paraId="327B20D0"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14:paraId="38A6870E"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14:paraId="67980677"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14:paraId="4E3CF007" w14:textId="77777777" w:rsidR="003F6CCB" w:rsidRDefault="003F6CCB" w:rsidP="003F6CCB">
      <w:pPr>
        <w:tabs>
          <w:tab w:val="left" w:pos="2057"/>
          <w:tab w:val="left" w:pos="2244"/>
        </w:tabs>
        <w:spacing w:line="360" w:lineRule="auto"/>
        <w:ind w:left="993" w:hanging="993"/>
        <w:jc w:val="center"/>
        <w:rPr>
          <w:b/>
        </w:rPr>
      </w:pPr>
    </w:p>
    <w:p w14:paraId="12D10C7F" w14:textId="77777777" w:rsidR="003F6CCB" w:rsidRPr="004768E3" w:rsidRDefault="003F6CCB" w:rsidP="003F6CCB">
      <w:pPr>
        <w:pStyle w:val="yknbaslik"/>
        <w:keepNext w:val="0"/>
        <w:spacing w:after="0" w:line="360" w:lineRule="auto"/>
        <w:rPr>
          <w:sz w:val="24"/>
          <w:szCs w:val="24"/>
        </w:rPr>
      </w:pP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77777777"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14:paraId="29F113A2" w14:textId="7C8D422B" w:rsidR="00905F60" w:rsidRPr="00267B44" w:rsidRDefault="001429B2" w:rsidP="001429B2">
      <w:pPr>
        <w:pStyle w:val="yknormal"/>
        <w:tabs>
          <w:tab w:val="left" w:pos="2057"/>
          <w:tab w:val="left" w:pos="2244"/>
          <w:tab w:val="left" w:pos="2431"/>
        </w:tabs>
        <w:spacing w:after="0" w:line="360" w:lineRule="auto"/>
        <w:rPr>
          <w:b/>
          <w:szCs w:val="24"/>
        </w:rPr>
      </w:pPr>
      <w:r>
        <w:rPr>
          <w:b/>
          <w:szCs w:val="24"/>
        </w:rPr>
        <w:t xml:space="preserve">                                    </w:t>
      </w:r>
      <w:r w:rsidR="00905F60" w:rsidRPr="000A3B4C">
        <w:rPr>
          <w:b/>
          <w:szCs w:val="24"/>
        </w:rPr>
        <w:t xml:space="preserve">Tez Danışmanı: </w:t>
      </w:r>
      <w:proofErr w:type="gramStart"/>
      <w:r>
        <w:rPr>
          <w:b/>
          <w:szCs w:val="24"/>
        </w:rPr>
        <w:t>…………………………………….</w:t>
      </w:r>
      <w:proofErr w:type="gramEnd"/>
    </w:p>
    <w:p w14:paraId="208AEEF7" w14:textId="77777777"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14:paraId="0CFE4DA7" w14:textId="77777777" w:rsidR="00905F60" w:rsidRPr="00267B44" w:rsidRDefault="00905F60" w:rsidP="00905F60">
      <w:pPr>
        <w:pStyle w:val="yknbaslik"/>
        <w:keepNext w:val="0"/>
        <w:spacing w:before="720" w:after="720" w:line="360" w:lineRule="auto"/>
        <w:rPr>
          <w:sz w:val="24"/>
          <w:szCs w:val="24"/>
        </w:rPr>
      </w:pPr>
      <w:r>
        <w:rPr>
          <w:sz w:val="24"/>
          <w:szCs w:val="24"/>
        </w:rPr>
        <w:t>A</w:t>
      </w:r>
      <w:bookmarkStart w:id="0" w:name="_GoBack"/>
      <w:bookmarkEnd w:id="0"/>
      <w:r>
        <w:rPr>
          <w:sz w:val="24"/>
          <w:szCs w:val="24"/>
        </w:rPr>
        <w:t xml:space="preserve">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7777777" w:rsidR="00905F60" w:rsidRPr="004768E3" w:rsidRDefault="00905F60" w:rsidP="00905F60">
      <w:pPr>
        <w:tabs>
          <w:tab w:val="left" w:pos="2057"/>
          <w:tab w:val="left" w:pos="2244"/>
        </w:tabs>
        <w:spacing w:line="360" w:lineRule="auto"/>
        <w:ind w:left="993" w:hanging="993"/>
        <w:jc w:val="center"/>
        <w:rPr>
          <w:b/>
        </w:rPr>
      </w:pPr>
      <w:r>
        <w:rPr>
          <w:b/>
        </w:rPr>
        <w:t>YI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404202">
          <w:headerReference w:type="default" r:id="rId9"/>
          <w:footerReference w:type="first" r:id="rId10"/>
          <w:pgSz w:w="11906" w:h="16838"/>
          <w:pgMar w:top="1418" w:right="1134" w:bottom="1418" w:left="2268" w:header="709" w:footer="709" w:gutter="0"/>
          <w:cols w:space="708"/>
          <w:docGrid w:linePitch="360"/>
        </w:sectPr>
      </w:pPr>
    </w:p>
    <w:p w14:paraId="31DEC582" w14:textId="77777777" w:rsidR="00905F60" w:rsidRPr="004768E3" w:rsidRDefault="00905F60" w:rsidP="00905F60">
      <w:pPr>
        <w:spacing w:line="360" w:lineRule="auto"/>
        <w:jc w:val="center"/>
        <w:rPr>
          <w:b/>
        </w:rPr>
      </w:pPr>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77777777" w:rsidR="00905F60" w:rsidRPr="004768E3" w:rsidRDefault="00905F60" w:rsidP="00905F60">
      <w:pPr>
        <w:spacing w:line="360" w:lineRule="auto"/>
        <w:jc w:val="center"/>
      </w:pPr>
      <w:r w:rsidRPr="004768E3">
        <w:rPr>
          <w:b/>
        </w:rPr>
        <w:t>FEN BİLİMLERİ ENSTİTÜSÜ</w:t>
      </w:r>
      <w:r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77777777"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14:paraId="08E67560" w14:textId="7EE5BBB7" w:rsidR="00905F60" w:rsidRDefault="00E2172F" w:rsidP="00DA7DCC">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r w:rsidR="00182EC1">
        <w:rPr>
          <w:bCs/>
        </w:rPr>
        <w:t>...........................</w:t>
      </w:r>
      <w:r w:rsidR="002F2964">
        <w:rPr>
          <w:bCs/>
        </w:rPr>
        <w:t>....................</w:t>
      </w:r>
      <w:r w:rsidR="001F0484">
        <w:rPr>
          <w:bCs/>
        </w:rPr>
        <w:t>..............</w:t>
      </w:r>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w:t>
      </w:r>
    </w:p>
    <w:tbl>
      <w:tblPr>
        <w:tblStyle w:val="TabloKlavuzu"/>
        <w:tblpPr w:leftFromText="141" w:rightFromText="141" w:vertAnchor="text" w:horzAnchor="margin" w:tblpY="2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824"/>
      </w:tblGrid>
      <w:tr w:rsidR="0039506E" w14:paraId="17A0FF0F" w14:textId="77777777" w:rsidTr="00CE26FB">
        <w:trPr>
          <w:trHeight w:val="652"/>
        </w:trPr>
        <w:tc>
          <w:tcPr>
            <w:tcW w:w="5670" w:type="dxa"/>
            <w:vAlign w:val="center"/>
          </w:tcPr>
          <w:p w14:paraId="2DF2A4BA" w14:textId="77777777" w:rsidR="0039506E" w:rsidRDefault="0039506E" w:rsidP="0039506E">
            <w:pPr>
              <w:autoSpaceDE w:val="0"/>
              <w:autoSpaceDN w:val="0"/>
              <w:adjustRightInd w:val="0"/>
              <w:spacing w:line="240" w:lineRule="atLeast"/>
              <w:rPr>
                <w:b/>
                <w:bCs/>
                <w:sz w:val="19"/>
                <w:szCs w:val="19"/>
              </w:rPr>
            </w:pPr>
            <w:r w:rsidRPr="004768E3">
              <w:t xml:space="preserve">Başkan    : </w:t>
            </w:r>
            <w:proofErr w:type="gramStart"/>
            <w:r w:rsidRPr="004768E3">
              <w:t>.........................</w:t>
            </w:r>
            <w:proofErr w:type="gramEnd"/>
          </w:p>
        </w:tc>
        <w:tc>
          <w:tcPr>
            <w:tcW w:w="2824" w:type="dxa"/>
            <w:vAlign w:val="center"/>
          </w:tcPr>
          <w:p w14:paraId="50A651E8" w14:textId="77777777" w:rsidR="0039506E" w:rsidRDefault="0039506E" w:rsidP="0039506E">
            <w:pPr>
              <w:autoSpaceDE w:val="0"/>
              <w:autoSpaceDN w:val="0"/>
              <w:adjustRightInd w:val="0"/>
              <w:spacing w:line="240" w:lineRule="atLeast"/>
              <w:rPr>
                <w:b/>
                <w:bCs/>
                <w:sz w:val="19"/>
                <w:szCs w:val="19"/>
              </w:rPr>
            </w:pPr>
            <w:proofErr w:type="gramStart"/>
            <w:r w:rsidRPr="004768E3">
              <w:rPr>
                <w:i/>
              </w:rPr>
              <w:t xml:space="preserve">İmza        </w:t>
            </w:r>
            <w:r w:rsidRPr="004768E3">
              <w:t>:</w:t>
            </w:r>
            <w:proofErr w:type="gramEnd"/>
          </w:p>
        </w:tc>
      </w:tr>
      <w:tr w:rsidR="0039506E" w14:paraId="28913A90" w14:textId="77777777" w:rsidTr="00CE26FB">
        <w:trPr>
          <w:trHeight w:val="652"/>
        </w:trPr>
        <w:tc>
          <w:tcPr>
            <w:tcW w:w="5670" w:type="dxa"/>
            <w:vAlign w:val="center"/>
          </w:tcPr>
          <w:p w14:paraId="1665AAC2" w14:textId="77777777" w:rsidR="0039506E" w:rsidRDefault="0039506E" w:rsidP="0039506E">
            <w:pPr>
              <w:autoSpaceDE w:val="0"/>
              <w:autoSpaceDN w:val="0"/>
              <w:adjustRightInd w:val="0"/>
              <w:spacing w:line="240" w:lineRule="atLeast"/>
              <w:rPr>
                <w:b/>
                <w:bCs/>
                <w:sz w:val="19"/>
                <w:szCs w:val="19"/>
              </w:rPr>
            </w:pPr>
            <w:r w:rsidRPr="004768E3">
              <w:t xml:space="preserve">Üye         : </w:t>
            </w:r>
            <w:proofErr w:type="gramStart"/>
            <w:r w:rsidRPr="004768E3">
              <w:t>..........................</w:t>
            </w:r>
            <w:proofErr w:type="gramEnd"/>
          </w:p>
        </w:tc>
        <w:tc>
          <w:tcPr>
            <w:tcW w:w="2824" w:type="dxa"/>
            <w:vAlign w:val="center"/>
          </w:tcPr>
          <w:p w14:paraId="555492D1" w14:textId="77777777" w:rsidR="0039506E" w:rsidRDefault="0039506E" w:rsidP="0039506E">
            <w:pPr>
              <w:autoSpaceDE w:val="0"/>
              <w:autoSpaceDN w:val="0"/>
              <w:adjustRightInd w:val="0"/>
              <w:spacing w:line="240" w:lineRule="atLeast"/>
              <w:rPr>
                <w:b/>
                <w:bCs/>
                <w:sz w:val="19"/>
                <w:szCs w:val="19"/>
              </w:rPr>
            </w:pPr>
            <w:proofErr w:type="gramStart"/>
            <w:r w:rsidRPr="004768E3">
              <w:rPr>
                <w:i/>
              </w:rPr>
              <w:t xml:space="preserve">İmza        </w:t>
            </w:r>
            <w:r w:rsidRPr="004768E3">
              <w:t>:</w:t>
            </w:r>
            <w:proofErr w:type="gramEnd"/>
          </w:p>
        </w:tc>
      </w:tr>
      <w:tr w:rsidR="0039506E" w14:paraId="66A47567" w14:textId="77777777" w:rsidTr="00CE26FB">
        <w:trPr>
          <w:trHeight w:val="652"/>
        </w:trPr>
        <w:tc>
          <w:tcPr>
            <w:tcW w:w="5670" w:type="dxa"/>
            <w:vAlign w:val="center"/>
          </w:tcPr>
          <w:p w14:paraId="66806999" w14:textId="77777777" w:rsidR="0039506E" w:rsidRDefault="0039506E" w:rsidP="0039506E">
            <w:pPr>
              <w:autoSpaceDE w:val="0"/>
              <w:autoSpaceDN w:val="0"/>
              <w:adjustRightInd w:val="0"/>
              <w:spacing w:line="240" w:lineRule="atLeast"/>
              <w:rPr>
                <w:b/>
                <w:bCs/>
                <w:sz w:val="19"/>
                <w:szCs w:val="19"/>
              </w:rPr>
            </w:pPr>
            <w:r w:rsidRPr="004768E3">
              <w:t xml:space="preserve">Üye         : </w:t>
            </w:r>
            <w:proofErr w:type="gramStart"/>
            <w:r w:rsidRPr="004768E3">
              <w:t>..........................</w:t>
            </w:r>
            <w:proofErr w:type="gramEnd"/>
          </w:p>
        </w:tc>
        <w:tc>
          <w:tcPr>
            <w:tcW w:w="2824" w:type="dxa"/>
            <w:vAlign w:val="center"/>
          </w:tcPr>
          <w:p w14:paraId="675FF0C4" w14:textId="77777777" w:rsidR="0039506E" w:rsidRDefault="0039506E" w:rsidP="0039506E">
            <w:pPr>
              <w:autoSpaceDE w:val="0"/>
              <w:autoSpaceDN w:val="0"/>
              <w:adjustRightInd w:val="0"/>
              <w:spacing w:line="240" w:lineRule="atLeast"/>
              <w:rPr>
                <w:b/>
                <w:bCs/>
                <w:sz w:val="19"/>
                <w:szCs w:val="19"/>
              </w:rPr>
            </w:pPr>
            <w:proofErr w:type="gramStart"/>
            <w:r w:rsidRPr="004768E3">
              <w:rPr>
                <w:i/>
              </w:rPr>
              <w:t xml:space="preserve">İmza        </w:t>
            </w:r>
            <w:r w:rsidRPr="004768E3">
              <w:t>:</w:t>
            </w:r>
            <w:proofErr w:type="gramEnd"/>
          </w:p>
        </w:tc>
      </w:tr>
      <w:tr w:rsidR="0039506E" w14:paraId="01B49247" w14:textId="77777777" w:rsidTr="00CE26FB">
        <w:trPr>
          <w:trHeight w:val="652"/>
        </w:trPr>
        <w:tc>
          <w:tcPr>
            <w:tcW w:w="5670" w:type="dxa"/>
            <w:vAlign w:val="center"/>
          </w:tcPr>
          <w:p w14:paraId="4E38E754" w14:textId="77777777" w:rsidR="0039506E" w:rsidRDefault="0039506E" w:rsidP="0039506E">
            <w:pPr>
              <w:autoSpaceDE w:val="0"/>
              <w:autoSpaceDN w:val="0"/>
              <w:adjustRightInd w:val="0"/>
              <w:spacing w:line="240" w:lineRule="atLeast"/>
              <w:rPr>
                <w:b/>
                <w:bCs/>
                <w:sz w:val="19"/>
                <w:szCs w:val="19"/>
              </w:rPr>
            </w:pPr>
            <w:r w:rsidRPr="004768E3">
              <w:t xml:space="preserve">Üye         : </w:t>
            </w:r>
            <w:proofErr w:type="gramStart"/>
            <w:r w:rsidRPr="004768E3">
              <w:t>........................</w:t>
            </w:r>
            <w:proofErr w:type="gramEnd"/>
          </w:p>
        </w:tc>
        <w:tc>
          <w:tcPr>
            <w:tcW w:w="2824" w:type="dxa"/>
            <w:vAlign w:val="center"/>
          </w:tcPr>
          <w:p w14:paraId="780F6578" w14:textId="77777777" w:rsidR="0039506E" w:rsidRDefault="0039506E" w:rsidP="0039506E">
            <w:pPr>
              <w:autoSpaceDE w:val="0"/>
              <w:autoSpaceDN w:val="0"/>
              <w:adjustRightInd w:val="0"/>
              <w:spacing w:line="240" w:lineRule="atLeast"/>
              <w:rPr>
                <w:b/>
                <w:bCs/>
                <w:sz w:val="19"/>
                <w:szCs w:val="19"/>
              </w:rPr>
            </w:pPr>
            <w:proofErr w:type="gramStart"/>
            <w:r w:rsidRPr="004768E3">
              <w:rPr>
                <w:i/>
              </w:rPr>
              <w:t xml:space="preserve">İmza        </w:t>
            </w:r>
            <w:r w:rsidRPr="004768E3">
              <w:t>:</w:t>
            </w:r>
            <w:proofErr w:type="gramEnd"/>
          </w:p>
        </w:tc>
      </w:tr>
      <w:tr w:rsidR="0039506E" w14:paraId="609794B0" w14:textId="77777777" w:rsidTr="00CE26FB">
        <w:trPr>
          <w:trHeight w:val="652"/>
        </w:trPr>
        <w:tc>
          <w:tcPr>
            <w:tcW w:w="5670" w:type="dxa"/>
            <w:vAlign w:val="center"/>
          </w:tcPr>
          <w:p w14:paraId="075C4DA4" w14:textId="77777777" w:rsidR="0039506E" w:rsidRDefault="0039506E" w:rsidP="0039506E">
            <w:pPr>
              <w:autoSpaceDE w:val="0"/>
              <w:autoSpaceDN w:val="0"/>
              <w:adjustRightInd w:val="0"/>
              <w:spacing w:line="240" w:lineRule="atLeast"/>
              <w:rPr>
                <w:b/>
                <w:bCs/>
                <w:sz w:val="19"/>
                <w:szCs w:val="19"/>
              </w:rPr>
            </w:pPr>
            <w:r w:rsidRPr="004768E3">
              <w:t xml:space="preserve">Üye         : </w:t>
            </w:r>
            <w:proofErr w:type="gramStart"/>
            <w:r w:rsidRPr="004768E3">
              <w:t>..........................</w:t>
            </w:r>
            <w:proofErr w:type="gramEnd"/>
          </w:p>
        </w:tc>
        <w:tc>
          <w:tcPr>
            <w:tcW w:w="2824" w:type="dxa"/>
            <w:vAlign w:val="center"/>
          </w:tcPr>
          <w:p w14:paraId="7B1B479F" w14:textId="77777777" w:rsidR="0039506E" w:rsidRDefault="0039506E" w:rsidP="0039506E">
            <w:pPr>
              <w:autoSpaceDE w:val="0"/>
              <w:autoSpaceDN w:val="0"/>
              <w:adjustRightInd w:val="0"/>
              <w:spacing w:line="240" w:lineRule="atLeast"/>
              <w:rPr>
                <w:b/>
                <w:bCs/>
                <w:sz w:val="19"/>
                <w:szCs w:val="19"/>
              </w:rPr>
            </w:pPr>
            <w:proofErr w:type="gramStart"/>
            <w:r w:rsidRPr="004768E3">
              <w:rPr>
                <w:i/>
              </w:rPr>
              <w:t xml:space="preserve">İmza        </w:t>
            </w:r>
            <w:r w:rsidRPr="004768E3">
              <w:t>:</w:t>
            </w:r>
            <w:proofErr w:type="gramEnd"/>
          </w:p>
        </w:tc>
      </w:tr>
      <w:tr w:rsidR="0039506E" w14:paraId="7912EB56" w14:textId="77777777" w:rsidTr="00BD7160">
        <w:trPr>
          <w:trHeight w:val="708"/>
        </w:trPr>
        <w:tc>
          <w:tcPr>
            <w:tcW w:w="8494" w:type="dxa"/>
            <w:gridSpan w:val="2"/>
            <w:vAlign w:val="center"/>
          </w:tcPr>
          <w:p w14:paraId="32301142" w14:textId="77777777" w:rsidR="0039506E" w:rsidRDefault="0039506E" w:rsidP="0039506E">
            <w:pPr>
              <w:autoSpaceDE w:val="0"/>
              <w:autoSpaceDN w:val="0"/>
              <w:adjustRightInd w:val="0"/>
              <w:spacing w:line="240" w:lineRule="atLeast"/>
              <w:rPr>
                <w:b/>
                <w:bCs/>
                <w:sz w:val="19"/>
                <w:szCs w:val="19"/>
              </w:rPr>
            </w:pPr>
          </w:p>
        </w:tc>
      </w:tr>
      <w:tr w:rsidR="0039506E" w14:paraId="4C3CDF1B" w14:textId="77777777" w:rsidTr="00BD7160">
        <w:trPr>
          <w:trHeight w:val="1281"/>
        </w:trPr>
        <w:tc>
          <w:tcPr>
            <w:tcW w:w="8494" w:type="dxa"/>
            <w:gridSpan w:val="2"/>
            <w:vAlign w:val="center"/>
          </w:tcPr>
          <w:p w14:paraId="65DB44B1" w14:textId="77777777" w:rsidR="0039506E" w:rsidRDefault="0039506E" w:rsidP="0039506E">
            <w:pPr>
              <w:widowControl w:val="0"/>
              <w:autoSpaceDE w:val="0"/>
              <w:autoSpaceDN w:val="0"/>
              <w:adjustRightInd w:val="0"/>
              <w:spacing w:line="240" w:lineRule="atLeast"/>
              <w:jc w:val="center"/>
            </w:pPr>
            <w:r w:rsidRPr="004768E3">
              <w:t>Yukarıdaki sonucu onaylıyorum</w:t>
            </w:r>
          </w:p>
          <w:p w14:paraId="27E71D48" w14:textId="77777777" w:rsidR="0039506E" w:rsidRDefault="0039506E" w:rsidP="0039506E">
            <w:pPr>
              <w:widowControl w:val="0"/>
              <w:autoSpaceDE w:val="0"/>
              <w:autoSpaceDN w:val="0"/>
              <w:adjustRightInd w:val="0"/>
              <w:spacing w:line="240" w:lineRule="atLeast"/>
              <w:jc w:val="center"/>
            </w:pPr>
          </w:p>
          <w:p w14:paraId="685B2AF8" w14:textId="77777777" w:rsidR="0039506E" w:rsidRPr="00D0746F" w:rsidRDefault="0039506E" w:rsidP="0039506E">
            <w:pPr>
              <w:widowControl w:val="0"/>
              <w:autoSpaceDE w:val="0"/>
              <w:autoSpaceDN w:val="0"/>
              <w:adjustRightInd w:val="0"/>
              <w:spacing w:line="240" w:lineRule="atLeast"/>
              <w:jc w:val="center"/>
            </w:pPr>
          </w:p>
          <w:p w14:paraId="0C8C67CE" w14:textId="77777777" w:rsidR="0039506E" w:rsidRPr="004768E3" w:rsidRDefault="0039506E" w:rsidP="0039506E">
            <w:pPr>
              <w:widowControl w:val="0"/>
              <w:autoSpaceDE w:val="0"/>
              <w:autoSpaceDN w:val="0"/>
              <w:adjustRightInd w:val="0"/>
              <w:spacing w:line="240" w:lineRule="atLeast"/>
              <w:jc w:val="center"/>
            </w:pPr>
            <w:r>
              <w:rPr>
                <w:b/>
              </w:rPr>
              <w:t>Doç. Dr. Bünyamin ÖZGERİŞ</w:t>
            </w:r>
          </w:p>
          <w:p w14:paraId="0176F90B" w14:textId="77777777" w:rsidR="0039506E" w:rsidRDefault="0039506E" w:rsidP="0039506E">
            <w:pPr>
              <w:widowControl w:val="0"/>
              <w:autoSpaceDE w:val="0"/>
              <w:autoSpaceDN w:val="0"/>
              <w:adjustRightInd w:val="0"/>
              <w:spacing w:line="240" w:lineRule="atLeast"/>
              <w:jc w:val="center"/>
              <w:rPr>
                <w:b/>
                <w:bCs/>
                <w:sz w:val="19"/>
                <w:szCs w:val="19"/>
              </w:rPr>
            </w:pPr>
            <w:r>
              <w:rPr>
                <w:b/>
                <w:bCs/>
              </w:rPr>
              <w:t>Enstitü Müdürü</w:t>
            </w:r>
          </w:p>
        </w:tc>
      </w:tr>
    </w:tbl>
    <w:p w14:paraId="79D3C8A6" w14:textId="6992F77B" w:rsidR="00643873" w:rsidRDefault="00643873" w:rsidP="00EB3772">
      <w:pPr>
        <w:widowControl w:val="0"/>
        <w:autoSpaceDE w:val="0"/>
        <w:autoSpaceDN w:val="0"/>
        <w:adjustRightInd w:val="0"/>
        <w:spacing w:line="240" w:lineRule="atLeast"/>
        <w:jc w:val="both"/>
      </w:pPr>
    </w:p>
    <w:p w14:paraId="462D1821" w14:textId="16B00AB2" w:rsidR="003C65FD" w:rsidRDefault="003C65FD" w:rsidP="00EB3772">
      <w:pPr>
        <w:widowControl w:val="0"/>
        <w:autoSpaceDE w:val="0"/>
        <w:autoSpaceDN w:val="0"/>
        <w:adjustRightInd w:val="0"/>
        <w:spacing w:line="240" w:lineRule="atLeast"/>
        <w:jc w:val="both"/>
      </w:pPr>
    </w:p>
    <w:p w14:paraId="0107B694" w14:textId="77777777" w:rsidR="00CA52F9" w:rsidRPr="003C3F9A" w:rsidRDefault="00030028" w:rsidP="00CA52F9">
      <w:pPr>
        <w:pStyle w:val="TezMetni10Satr"/>
      </w:pPr>
      <w:r>
        <w:t>*</w:t>
      </w:r>
      <w:r w:rsidR="00CA52F9" w:rsidRPr="003C3F9A">
        <w:t xml:space="preserve">Bu tez çalışması ……………. tarafından </w:t>
      </w:r>
      <w:proofErr w:type="gramStart"/>
      <w:r w:rsidR="00CA52F9" w:rsidRPr="003C3F9A">
        <w:t>………….</w:t>
      </w:r>
      <w:proofErr w:type="gramEnd"/>
      <w:r w:rsidR="00CA52F9" w:rsidRPr="003C3F9A">
        <w:t xml:space="preserve"> </w:t>
      </w:r>
      <w:proofErr w:type="spellStart"/>
      <w:r w:rsidR="00CA52F9" w:rsidRPr="003C3F9A">
        <w:t>nolu</w:t>
      </w:r>
      <w:proofErr w:type="spellEnd"/>
      <w:r w:rsidR="00CA52F9" w:rsidRPr="003C3F9A">
        <w:t xml:space="preserve"> proje ile desteklenmiştir.</w:t>
      </w:r>
    </w:p>
    <w:p w14:paraId="1FF3E984" w14:textId="77777777" w:rsidR="00905F60" w:rsidRDefault="00030028" w:rsidP="005D1E9A">
      <w:pPr>
        <w:tabs>
          <w:tab w:val="left" w:pos="2057"/>
          <w:tab w:val="left" w:pos="2244"/>
        </w:tabs>
        <w:spacing w:line="360" w:lineRule="auto"/>
        <w:ind w:left="993" w:hanging="993"/>
        <w:rPr>
          <w:b/>
        </w:rPr>
        <w:sectPr w:rsidR="00905F60" w:rsidSect="00905F60">
          <w:headerReference w:type="default" r:id="rId11"/>
          <w:pgSz w:w="11906" w:h="16838"/>
          <w:pgMar w:top="1418" w:right="1134" w:bottom="1418" w:left="2268" w:header="709" w:footer="709" w:gutter="0"/>
          <w:cols w:space="708"/>
          <w:docGrid w:linePitch="360"/>
        </w:sectPr>
      </w:pPr>
      <w:r>
        <w:rPr>
          <w:b/>
        </w:rPr>
        <w:t>*(</w:t>
      </w:r>
      <w:r w:rsidRPr="00030028">
        <w:t>Teziniz herhangi bir pr</w:t>
      </w:r>
      <w:r>
        <w:t xml:space="preserve">oje </w:t>
      </w:r>
      <w:r w:rsidRPr="00030028">
        <w:t>tarafından desteklenmese dahi bu kısım</w:t>
      </w:r>
      <w:r>
        <w:rPr>
          <w:b/>
        </w:rPr>
        <w:t xml:space="preserve"> çıkarılmamalıdır)</w:t>
      </w:r>
    </w:p>
    <w:p w14:paraId="6B5224B3" w14:textId="77777777" w:rsidR="00905F60" w:rsidRPr="004768E3" w:rsidRDefault="00905F60" w:rsidP="0075623C">
      <w:pPr>
        <w:spacing w:before="3960" w:after="720" w:line="360" w:lineRule="auto"/>
        <w:jc w:val="center"/>
        <w:rPr>
          <w:b/>
        </w:rPr>
      </w:pPr>
      <w:r w:rsidRPr="004768E3">
        <w:rPr>
          <w:b/>
        </w:rPr>
        <w:t>ETİK KURALLARA UYGUNLUK BEYANI</w:t>
      </w:r>
    </w:p>
    <w:p w14:paraId="4956D1C3" w14:textId="77777777"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77777777"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14:paraId="5E2143F3" w14:textId="49121F00"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rsidRPr="00CD4F49">
        <w:rPr>
          <w:color w:val="BFBFBF" w:themeColor="background1" w:themeShade="BF"/>
        </w:rPr>
        <w:t>İmzası</w:t>
      </w:r>
      <w:r>
        <w:t xml:space="preserve">  </w:t>
      </w:r>
    </w:p>
    <w:p w14:paraId="3D38BCFC" w14:textId="3F999802"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14:paraId="44B6E51D" w14:textId="77777777" w:rsidR="00905F60" w:rsidRPr="004768E3" w:rsidRDefault="00905F60" w:rsidP="00905F60">
      <w:pPr>
        <w:spacing w:after="360" w:line="360" w:lineRule="auto"/>
        <w:jc w:val="center"/>
      </w:pPr>
    </w:p>
    <w:p w14:paraId="37807402" w14:textId="77777777" w:rsidR="00905F60" w:rsidRPr="004768E3" w:rsidRDefault="00905F60" w:rsidP="00905F60">
      <w:pPr>
        <w:spacing w:after="360" w:line="360" w:lineRule="auto"/>
        <w:jc w:val="center"/>
      </w:pPr>
    </w:p>
    <w:p w14:paraId="55EF4ED6" w14:textId="77777777" w:rsidR="00905F60" w:rsidRPr="004768E3" w:rsidRDefault="00905F60" w:rsidP="00905F60">
      <w:pPr>
        <w:spacing w:after="360" w:line="360" w:lineRule="auto"/>
        <w:jc w:val="center"/>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2"/>
          <w:pgSz w:w="11906" w:h="16838"/>
          <w:pgMar w:top="1418" w:right="1134" w:bottom="1418" w:left="2268" w:header="709" w:footer="709" w:gutter="0"/>
          <w:cols w:space="708"/>
          <w:docGrid w:linePitch="360"/>
        </w:sectPr>
      </w:pPr>
    </w:p>
    <w:p w14:paraId="739BD3FD" w14:textId="77777777" w:rsidR="00905F60" w:rsidRPr="004768E3" w:rsidRDefault="00905F60" w:rsidP="00387596">
      <w:pPr>
        <w:pStyle w:val="Balk1"/>
      </w:pPr>
      <w:bookmarkStart w:id="1" w:name="_Toc363399474"/>
      <w:r w:rsidRPr="004768E3">
        <w:t>ÖZET</w:t>
      </w:r>
      <w:bookmarkEnd w:id="1"/>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3C207A2F" w14:textId="77777777"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14:paraId="44FC3EDB" w14:textId="77777777" w:rsidR="00905F60" w:rsidRPr="004768E3" w:rsidRDefault="00905F60" w:rsidP="00905F60">
      <w:pPr>
        <w:spacing w:after="480" w:line="360" w:lineRule="auto"/>
        <w:jc w:val="center"/>
        <w:rPr>
          <w:b/>
          <w:bCs/>
          <w:color w:val="000000"/>
        </w:rPr>
      </w:pPr>
      <w:r w:rsidRPr="004768E3">
        <w:rPr>
          <w:b/>
          <w:bCs/>
          <w:color w:val="000000"/>
        </w:rPr>
        <w:t>… TEZİN BAŞLIĞI …</w:t>
      </w:r>
    </w:p>
    <w:p w14:paraId="1C0432F9" w14:textId="77777777" w:rsidR="00905F60" w:rsidRPr="00405E6D" w:rsidRDefault="00905F60" w:rsidP="00905F60">
      <w:pPr>
        <w:spacing w:after="360" w:line="360" w:lineRule="auto"/>
        <w:jc w:val="center"/>
        <w:rPr>
          <w:bCs/>
        </w:rPr>
      </w:pPr>
      <w:r w:rsidRPr="004768E3">
        <w:rPr>
          <w:bCs/>
        </w:rPr>
        <w:t>Adı-S</w:t>
      </w:r>
      <w:r>
        <w:rPr>
          <w:bCs/>
        </w:rPr>
        <w:t>OYADI</w:t>
      </w:r>
    </w:p>
    <w:p w14:paraId="68244502" w14:textId="77777777" w:rsidR="00905F60" w:rsidRPr="004768E3" w:rsidRDefault="00905F60" w:rsidP="00905F60">
      <w:pPr>
        <w:spacing w:line="360" w:lineRule="auto"/>
        <w:jc w:val="center"/>
        <w:rPr>
          <w:color w:val="000000"/>
        </w:rPr>
      </w:pPr>
      <w:r w:rsidRPr="004768E3">
        <w:rPr>
          <w:color w:val="000000"/>
        </w:rPr>
        <w:t>Erzurum Teknik Üniversitesi</w:t>
      </w:r>
    </w:p>
    <w:p w14:paraId="527853AA" w14:textId="77777777" w:rsidR="00905F60" w:rsidRPr="004768E3" w:rsidRDefault="00905F60" w:rsidP="00905F60">
      <w:pPr>
        <w:spacing w:line="360" w:lineRule="auto"/>
        <w:jc w:val="center"/>
        <w:rPr>
          <w:color w:val="000000"/>
        </w:rPr>
      </w:pPr>
      <w:r w:rsidRPr="004768E3">
        <w:rPr>
          <w:color w:val="000000"/>
        </w:rPr>
        <w:t>Fen Bilimleri Enstitüsü</w:t>
      </w:r>
    </w:p>
    <w:p w14:paraId="6D2E76D9" w14:textId="77777777" w:rsidR="00905F60" w:rsidRPr="004768E3" w:rsidRDefault="00E2172F"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14:paraId="2A9257B9" w14:textId="77777777" w:rsidR="00905F60" w:rsidRPr="004768E3" w:rsidRDefault="00905F60" w:rsidP="00905F60">
      <w:pPr>
        <w:spacing w:line="360" w:lineRule="auto"/>
        <w:jc w:val="center"/>
        <w:rPr>
          <w:color w:val="000000"/>
        </w:rPr>
      </w:pPr>
    </w:p>
    <w:p w14:paraId="4B3C1578" w14:textId="77777777" w:rsidR="00905F60" w:rsidRDefault="00905F60" w:rsidP="00905F60">
      <w:pPr>
        <w:spacing w:line="360" w:lineRule="auto"/>
        <w:jc w:val="center"/>
        <w:rPr>
          <w:color w:val="000000"/>
        </w:rPr>
      </w:pPr>
      <w:r w:rsidRPr="004768E3">
        <w:rPr>
          <w:color w:val="000000"/>
        </w:rPr>
        <w:t xml:space="preserve">Danışman: </w:t>
      </w:r>
    </w:p>
    <w:p w14:paraId="5B107E73" w14:textId="77777777" w:rsidR="00905F60" w:rsidRPr="004768E3" w:rsidRDefault="00905F60" w:rsidP="00905F60">
      <w:pPr>
        <w:spacing w:line="360" w:lineRule="auto"/>
        <w:jc w:val="center"/>
        <w:rPr>
          <w:color w:val="000000"/>
        </w:rPr>
      </w:pPr>
    </w:p>
    <w:p w14:paraId="22CFE429"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C70BF54" w14:textId="77777777" w:rsidR="00905F60" w:rsidRDefault="00905F60" w:rsidP="00905F60">
      <w:pPr>
        <w:spacing w:after="360"/>
        <w:jc w:val="both"/>
      </w:pPr>
      <w:r w:rsidRPr="004768E3">
        <w:t>............................................................................................................................................</w:t>
      </w:r>
    </w:p>
    <w:p w14:paraId="2C68C977" w14:textId="77777777" w:rsidR="00905F60" w:rsidRPr="004768E3" w:rsidRDefault="00905F60" w:rsidP="00905F60">
      <w:pPr>
        <w:spacing w:after="240" w:line="360" w:lineRule="auto"/>
        <w:jc w:val="both"/>
        <w:rPr>
          <w:b/>
          <w:bCs/>
          <w:color w:val="000000"/>
        </w:rPr>
      </w:pPr>
      <w:r w:rsidRPr="004768E3">
        <w:rPr>
          <w:b/>
          <w:bCs/>
          <w:color w:val="000000"/>
        </w:rPr>
        <w:t xml:space="preserve">Yıl, …. </w:t>
      </w:r>
      <w:proofErr w:type="gramStart"/>
      <w:r w:rsidRPr="004768E3">
        <w:rPr>
          <w:b/>
          <w:bCs/>
          <w:color w:val="000000"/>
        </w:rPr>
        <w:t>sayfa</w:t>
      </w:r>
      <w:proofErr w:type="gramEnd"/>
    </w:p>
    <w:p w14:paraId="4B05ACCD" w14:textId="77777777" w:rsidR="00905F60" w:rsidRPr="00405E6D" w:rsidRDefault="00905F60" w:rsidP="00905F60">
      <w:pPr>
        <w:spacing w:after="240" w:line="360" w:lineRule="auto"/>
        <w:jc w:val="both"/>
      </w:pPr>
      <w:r w:rsidRPr="004768E3">
        <w:rPr>
          <w:b/>
          <w:bCs/>
        </w:rPr>
        <w:t xml:space="preserve">Anahtar Kelimeler: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proofErr w:type="spellEnd"/>
    </w:p>
    <w:p w14:paraId="33C314C2" w14:textId="77777777" w:rsidR="00905F60" w:rsidRPr="00387596" w:rsidRDefault="00905F60" w:rsidP="00387596">
      <w:pPr>
        <w:pStyle w:val="Balk1"/>
      </w:pPr>
      <w:bookmarkStart w:id="2" w:name="_Toc363399475"/>
      <w:r w:rsidRPr="00387596">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14:paraId="5E00199C" w14:textId="77777777" w:rsidR="00905F60" w:rsidRPr="004768E3" w:rsidRDefault="003A4917" w:rsidP="00905F60">
          <w:pPr>
            <w:spacing w:after="480" w:line="360" w:lineRule="auto"/>
            <w:jc w:val="center"/>
          </w:pPr>
          <w:r>
            <w:t>Select for Master's or PhD Thesis</w:t>
          </w:r>
        </w:p>
      </w:sdtContent>
    </w:sdt>
    <w:p w14:paraId="44E36C49" w14:textId="77777777"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TITLE OF THESIS</w:t>
      </w:r>
      <w:r w:rsidRPr="004768E3">
        <w:rPr>
          <w:b/>
          <w:bCs/>
          <w:color w:val="000000"/>
        </w:rPr>
        <w:t xml:space="preserve"> …</w:t>
      </w:r>
    </w:p>
    <w:p w14:paraId="63BDF499" w14:textId="77777777" w:rsidR="00905F60" w:rsidRPr="004768E3" w:rsidRDefault="00905F60" w:rsidP="00905F60">
      <w:pPr>
        <w:spacing w:after="360" w:line="360" w:lineRule="auto"/>
        <w:jc w:val="center"/>
        <w:rPr>
          <w:bCs/>
        </w:rPr>
      </w:pPr>
      <w:r>
        <w:rPr>
          <w:bCs/>
        </w:rPr>
        <w:t>Name SURNAME</w:t>
      </w:r>
    </w:p>
    <w:p w14:paraId="095D87BF" w14:textId="77777777" w:rsidR="00905F60" w:rsidRPr="00DF0BD2" w:rsidRDefault="00905F60" w:rsidP="00905F60">
      <w:pPr>
        <w:spacing w:line="360" w:lineRule="auto"/>
        <w:jc w:val="center"/>
        <w:rPr>
          <w:color w:val="000000"/>
        </w:rPr>
      </w:pPr>
      <w:r w:rsidRPr="00DF0BD2">
        <w:rPr>
          <w:color w:val="000000"/>
        </w:rPr>
        <w:t xml:space="preserve">Erzurum Technical </w:t>
      </w:r>
      <w:proofErr w:type="spellStart"/>
      <w:r w:rsidRPr="00DF0BD2">
        <w:rPr>
          <w:color w:val="000000"/>
        </w:rPr>
        <w:t>University</w:t>
      </w:r>
      <w:proofErr w:type="spellEnd"/>
      <w:r w:rsidRPr="00DF0BD2">
        <w:rPr>
          <w:color w:val="000000"/>
        </w:rPr>
        <w:t xml:space="preserve"> </w:t>
      </w:r>
    </w:p>
    <w:p w14:paraId="642D6F05" w14:textId="66574C2D" w:rsidR="00905F60" w:rsidRPr="00DF0BD2" w:rsidRDefault="00905F60" w:rsidP="00905F60">
      <w:pPr>
        <w:spacing w:line="360" w:lineRule="auto"/>
        <w:jc w:val="center"/>
        <w:rPr>
          <w:color w:val="000000"/>
        </w:rPr>
      </w:pPr>
      <w:proofErr w:type="spellStart"/>
      <w:r w:rsidRPr="00DF0BD2">
        <w:rPr>
          <w:color w:val="000000"/>
        </w:rPr>
        <w:t>Gradu</w:t>
      </w:r>
      <w:r w:rsidR="001429B2">
        <w:rPr>
          <w:color w:val="000000"/>
        </w:rPr>
        <w:t>a</w:t>
      </w:r>
      <w:r w:rsidRPr="00DF0BD2">
        <w:rPr>
          <w:color w:val="000000"/>
        </w:rPr>
        <w:t>te</w:t>
      </w:r>
      <w:proofErr w:type="spellEnd"/>
      <w:r w:rsidRPr="00DF0BD2">
        <w:rPr>
          <w:color w:val="000000"/>
        </w:rPr>
        <w:t xml:space="preserve"> School of Natural </w:t>
      </w:r>
      <w:proofErr w:type="spellStart"/>
      <w:r w:rsidRPr="00DF0BD2">
        <w:rPr>
          <w:color w:val="000000"/>
        </w:rPr>
        <w:t>and</w:t>
      </w:r>
      <w:proofErr w:type="spellEnd"/>
      <w:r w:rsidRPr="00DF0BD2">
        <w:rPr>
          <w:color w:val="000000"/>
        </w:rPr>
        <w:t xml:space="preserve"> </w:t>
      </w:r>
      <w:proofErr w:type="spellStart"/>
      <w:r w:rsidRPr="00DF0BD2">
        <w:rPr>
          <w:color w:val="000000"/>
        </w:rPr>
        <w:t>Applied</w:t>
      </w:r>
      <w:proofErr w:type="spellEnd"/>
      <w:r w:rsidRPr="00DF0BD2">
        <w:rPr>
          <w:color w:val="000000"/>
        </w:rPr>
        <w:t xml:space="preserve"> </w:t>
      </w:r>
      <w:proofErr w:type="spellStart"/>
      <w:r w:rsidRPr="00DF0BD2">
        <w:rPr>
          <w:color w:val="000000"/>
        </w:rPr>
        <w:t>Sciences</w:t>
      </w:r>
      <w:proofErr w:type="spellEnd"/>
    </w:p>
    <w:p w14:paraId="3E08FB58" w14:textId="77777777" w:rsidR="00905F60" w:rsidRPr="00AE6D89" w:rsidRDefault="00905F60" w:rsidP="00905F60">
      <w:pPr>
        <w:spacing w:after="480" w:line="360" w:lineRule="auto"/>
        <w:jc w:val="center"/>
        <w:rPr>
          <w:color w:val="000000"/>
        </w:rPr>
      </w:pPr>
      <w:proofErr w:type="spellStart"/>
      <w:r w:rsidRPr="00DF0BD2">
        <w:rPr>
          <w:color w:val="000000"/>
        </w:rPr>
        <w:t>Department</w:t>
      </w:r>
      <w:proofErr w:type="spellEnd"/>
      <w:r w:rsidRPr="00DF0BD2">
        <w:rPr>
          <w:color w:val="000000"/>
        </w:rPr>
        <w:t xml:space="preserve">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14:paraId="799F215A" w14:textId="77777777" w:rsidR="00905F60" w:rsidRDefault="00905F60" w:rsidP="00905F60">
      <w:pPr>
        <w:spacing w:line="360" w:lineRule="auto"/>
        <w:jc w:val="center"/>
        <w:rPr>
          <w:color w:val="000000"/>
        </w:rPr>
      </w:pPr>
      <w:proofErr w:type="spellStart"/>
      <w:r>
        <w:rPr>
          <w:color w:val="000000"/>
        </w:rPr>
        <w:t>Supervisor</w:t>
      </w:r>
      <w:proofErr w:type="spellEnd"/>
      <w:r w:rsidRPr="004768E3">
        <w:rPr>
          <w:color w:val="000000"/>
        </w:rPr>
        <w:t>:</w:t>
      </w:r>
      <w:r w:rsidR="00F05BEA">
        <w:rPr>
          <w:color w:val="000000"/>
        </w:rPr>
        <w:t xml:space="preserve">   </w:t>
      </w:r>
      <w:r w:rsidRPr="004768E3">
        <w:rPr>
          <w:color w:val="000000"/>
        </w:rPr>
        <w:t xml:space="preserve"> </w:t>
      </w:r>
    </w:p>
    <w:p w14:paraId="68CF7759" w14:textId="77777777" w:rsidR="00905F60" w:rsidRPr="004768E3" w:rsidRDefault="00905F60" w:rsidP="00905F60">
      <w:pPr>
        <w:spacing w:line="360" w:lineRule="auto"/>
        <w:jc w:val="center"/>
        <w:rPr>
          <w:color w:val="000000"/>
        </w:rPr>
      </w:pPr>
    </w:p>
    <w:p w14:paraId="7A2282B2"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8FCE00D" w14:textId="77777777" w:rsidR="00905F60" w:rsidRPr="004768E3" w:rsidRDefault="00905F60" w:rsidP="00905F60">
      <w:pPr>
        <w:spacing w:after="360"/>
        <w:jc w:val="both"/>
      </w:pPr>
      <w:r w:rsidRPr="004768E3">
        <w:t>............................................................................................................................................</w:t>
      </w:r>
    </w:p>
    <w:p w14:paraId="382C1017" w14:textId="77777777" w:rsidR="00905F60" w:rsidRPr="004768E3" w:rsidRDefault="00905F60" w:rsidP="00905F60">
      <w:pPr>
        <w:spacing w:after="240" w:line="360" w:lineRule="auto"/>
        <w:jc w:val="both"/>
        <w:rPr>
          <w:b/>
          <w:bCs/>
          <w:color w:val="000000"/>
        </w:rPr>
      </w:pPr>
      <w:proofErr w:type="spellStart"/>
      <w:r>
        <w:rPr>
          <w:b/>
          <w:bCs/>
          <w:color w:val="000000"/>
        </w:rPr>
        <w:t>Year</w:t>
      </w:r>
      <w:proofErr w:type="spellEnd"/>
      <w:r w:rsidRPr="004768E3">
        <w:rPr>
          <w:b/>
          <w:bCs/>
          <w:color w:val="000000"/>
        </w:rPr>
        <w:t xml:space="preserve">, …. </w:t>
      </w:r>
      <w:proofErr w:type="spellStart"/>
      <w:r>
        <w:rPr>
          <w:b/>
          <w:bCs/>
          <w:color w:val="000000"/>
        </w:rPr>
        <w:t>page</w:t>
      </w:r>
      <w:proofErr w:type="spellEnd"/>
    </w:p>
    <w:p w14:paraId="0D721322" w14:textId="77777777" w:rsidR="00905F60" w:rsidRDefault="00905F60" w:rsidP="00905F60">
      <w:pPr>
        <w:spacing w:after="240" w:line="360" w:lineRule="auto"/>
        <w:jc w:val="both"/>
        <w:sectPr w:rsidR="00905F60" w:rsidSect="002971D8">
          <w:headerReference w:type="default" r:id="rId13"/>
          <w:footerReference w:type="default" r:id="rId14"/>
          <w:pgSz w:w="11906" w:h="16838"/>
          <w:pgMar w:top="1418" w:right="1134" w:bottom="1418" w:left="2268" w:header="709" w:footer="709" w:gutter="0"/>
          <w:pgNumType w:fmt="lowerRoman" w:start="1"/>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2"/>
      <w:proofErr w:type="spellEnd"/>
    </w:p>
    <w:p w14:paraId="6C54AB7B" w14:textId="77777777" w:rsidR="00905F60" w:rsidRPr="00387596" w:rsidRDefault="00905F60" w:rsidP="00387596">
      <w:pPr>
        <w:pStyle w:val="Balk1"/>
      </w:pPr>
      <w:r w:rsidRPr="00387596">
        <w:t>TEŞEKKÜR</w:t>
      </w:r>
    </w:p>
    <w:p w14:paraId="07438D5D" w14:textId="77777777" w:rsidR="00905F60" w:rsidRPr="007C0909" w:rsidRDefault="00905F60" w:rsidP="00905F60">
      <w:pPr>
        <w:ind w:firstLine="708"/>
      </w:pPr>
      <w:proofErr w:type="spellStart"/>
      <w:r w:rsidRPr="007C0909">
        <w:t>Aaaaaa</w:t>
      </w:r>
      <w:proofErr w:type="spellEnd"/>
      <w:r w:rsidRPr="007C0909">
        <w:t xml:space="preserve"> ……………………………………………………………………………………</w:t>
      </w:r>
      <w:r w:rsidR="0020484A">
        <w:t>……….</w:t>
      </w:r>
    </w:p>
    <w:p w14:paraId="4592F00B" w14:textId="77777777" w:rsidR="00905F60" w:rsidRPr="007C0909" w:rsidRDefault="00905F60" w:rsidP="00905F60">
      <w:r w:rsidRPr="007C0909">
        <w:t>…………………………………………………………………………………………….</w:t>
      </w:r>
    </w:p>
    <w:p w14:paraId="310FA5DF" w14:textId="77777777" w:rsidR="00905F60" w:rsidRPr="007C0909" w:rsidRDefault="00905F60" w:rsidP="00905F60">
      <w:r w:rsidRPr="007C0909">
        <w:t>…………………………………………………………………………………………….</w:t>
      </w:r>
    </w:p>
    <w:p w14:paraId="405B279D" w14:textId="77777777" w:rsidR="00905F60" w:rsidRPr="007C0909" w:rsidRDefault="00905F60" w:rsidP="00905F60">
      <w:r w:rsidRPr="007C0909">
        <w:t>…………………………………………………………………</w:t>
      </w:r>
      <w:r w:rsidR="0020484A">
        <w:t>…………………………</w:t>
      </w:r>
    </w:p>
    <w:p w14:paraId="040B9671" w14:textId="77777777" w:rsidR="00905F60" w:rsidRPr="007C0909" w:rsidRDefault="00905F60" w:rsidP="00905F60">
      <w:pPr>
        <w:ind w:firstLine="708"/>
      </w:pPr>
      <w:proofErr w:type="spellStart"/>
      <w:r w:rsidRPr="007C0909">
        <w:t>Aaaaaa</w:t>
      </w:r>
      <w:proofErr w:type="spellEnd"/>
      <w:r w:rsidRPr="007C0909">
        <w:t xml:space="preserve"> ……………………………………………………………………………………</w:t>
      </w:r>
      <w:r w:rsidR="0020484A">
        <w:t>………</w:t>
      </w:r>
    </w:p>
    <w:p w14:paraId="4B972FD0" w14:textId="77777777" w:rsidR="00905F60" w:rsidRPr="007C0909" w:rsidRDefault="00905F60" w:rsidP="00905F60">
      <w:r w:rsidRPr="007C0909">
        <w:t>…………………………………………………………………………………………….</w:t>
      </w:r>
    </w:p>
    <w:p w14:paraId="02121256" w14:textId="77777777" w:rsidR="00905F60" w:rsidRPr="007C0909" w:rsidRDefault="00905F60" w:rsidP="00905F60">
      <w:r w:rsidRPr="007C0909">
        <w:t>…………………………………………………………………………………………….</w:t>
      </w:r>
    </w:p>
    <w:p w14:paraId="0A562392" w14:textId="77777777" w:rsidR="00905F60" w:rsidRPr="007C0909" w:rsidRDefault="00905F60" w:rsidP="00905F60">
      <w:r w:rsidRPr="007C0909">
        <w:t>…………………………………………………………………</w:t>
      </w:r>
      <w:r w:rsidR="0020484A">
        <w:t>…………………………</w:t>
      </w:r>
    </w:p>
    <w:p w14:paraId="259F3F9B" w14:textId="77777777"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14:paraId="6957E42E" w14:textId="77777777" w:rsidR="00905F60" w:rsidRPr="007C0909" w:rsidRDefault="00905F60" w:rsidP="00905F60">
      <w:r w:rsidRPr="007C0909">
        <w:t>…………………………………………………………………………………………….</w:t>
      </w:r>
    </w:p>
    <w:p w14:paraId="6BD9A338" w14:textId="77777777" w:rsidR="00905F60" w:rsidRPr="007C0909" w:rsidRDefault="00905F60" w:rsidP="00905F60">
      <w:r w:rsidRPr="007C0909">
        <w:t>…………………………………………………………………………………………….</w:t>
      </w:r>
    </w:p>
    <w:p w14:paraId="17579016" w14:textId="77777777" w:rsidR="00905F60" w:rsidRPr="007C0909" w:rsidRDefault="00905F60" w:rsidP="00905F60">
      <w:pPr>
        <w:spacing w:after="720" w:line="360" w:lineRule="auto"/>
      </w:pPr>
      <w:r w:rsidRPr="007C0909">
        <w:t>…………………………………………………………………</w:t>
      </w:r>
      <w:r w:rsidR="0020484A">
        <w:t>……………………….</w:t>
      </w:r>
    </w:p>
    <w:p w14:paraId="153F4F79" w14:textId="77777777" w:rsidR="00905F60" w:rsidRDefault="00905F60" w:rsidP="00905F60">
      <w:pPr>
        <w:rPr>
          <w:b/>
        </w:rPr>
      </w:pPr>
      <w:r w:rsidRPr="007C0909">
        <w:rPr>
          <w:b/>
        </w:rPr>
        <w:t xml:space="preserve">Adı </w:t>
      </w:r>
      <w:r>
        <w:rPr>
          <w:b/>
        </w:rPr>
        <w:t>SOYADI</w:t>
      </w:r>
      <w:r w:rsidR="008402DF">
        <w:rPr>
          <w:b/>
        </w:rPr>
        <w:br/>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8402DF">
        <w:rPr>
          <w:b/>
          <w:sz w:val="22"/>
        </w:rPr>
        <w:t xml:space="preserve"> </w:t>
      </w:r>
      <w:r w:rsidR="002A46ED" w:rsidRPr="002A46ED">
        <w:rPr>
          <w:b/>
          <w:sz w:val="22"/>
        </w:rPr>
        <w:t xml:space="preserve">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14:paraId="38D88044" w14:textId="77777777" w:rsidR="00905F60" w:rsidRPr="007C0909" w:rsidRDefault="00905F60" w:rsidP="00905F60"/>
    <w:p w14:paraId="64BD8A17" w14:textId="77777777" w:rsidR="00905F60" w:rsidRPr="007C0909" w:rsidRDefault="00905F60" w:rsidP="00905F60"/>
    <w:p w14:paraId="566788F1" w14:textId="77777777" w:rsidR="00905F60" w:rsidRPr="007C0909" w:rsidRDefault="00905F60" w:rsidP="00905F60"/>
    <w:p w14:paraId="5CFD77AA" w14:textId="77777777" w:rsidR="00905F60" w:rsidRPr="007C0909" w:rsidRDefault="00905F60" w:rsidP="00905F60"/>
    <w:p w14:paraId="02E4A71A" w14:textId="77777777" w:rsidR="00905F60" w:rsidRPr="007C0909" w:rsidRDefault="00905F60" w:rsidP="00905F60"/>
    <w:p w14:paraId="18EB4AF8" w14:textId="77777777" w:rsidR="00905F60" w:rsidRPr="007C0909" w:rsidRDefault="00905F60" w:rsidP="00905F60"/>
    <w:p w14:paraId="15A7BA41" w14:textId="77777777" w:rsidR="00905F60" w:rsidRDefault="00905F60" w:rsidP="00905F60"/>
    <w:p w14:paraId="5EA115E5" w14:textId="77777777" w:rsidR="00905F60" w:rsidRPr="007C0909" w:rsidRDefault="00905F60" w:rsidP="00905F60">
      <w:pPr>
        <w:jc w:val="center"/>
      </w:pPr>
    </w:p>
    <w:p w14:paraId="64D1DA91" w14:textId="77777777" w:rsidR="00905F60" w:rsidRDefault="00905F60" w:rsidP="00905F60">
      <w:pPr>
        <w:spacing w:after="240" w:line="360" w:lineRule="auto"/>
        <w:jc w:val="both"/>
      </w:pPr>
    </w:p>
    <w:p w14:paraId="61BAC77D" w14:textId="77777777" w:rsidR="0064693E" w:rsidRDefault="0064693E" w:rsidP="00267B44">
      <w:pPr>
        <w:tabs>
          <w:tab w:val="left" w:pos="2057"/>
          <w:tab w:val="left" w:pos="2244"/>
        </w:tabs>
        <w:spacing w:line="360" w:lineRule="auto"/>
        <w:ind w:left="993" w:hanging="993"/>
        <w:jc w:val="center"/>
        <w:rPr>
          <w:b/>
        </w:rPr>
      </w:pPr>
    </w:p>
    <w:p w14:paraId="5583E5F1" w14:textId="77777777" w:rsidR="0064693E" w:rsidRPr="0064693E" w:rsidRDefault="0064693E" w:rsidP="0064693E"/>
    <w:p w14:paraId="40193F18" w14:textId="77777777" w:rsidR="0064693E" w:rsidRPr="0064693E" w:rsidRDefault="0064693E" w:rsidP="0064693E"/>
    <w:p w14:paraId="23964ED1" w14:textId="77777777" w:rsidR="0064693E" w:rsidRPr="0064693E" w:rsidRDefault="0064693E" w:rsidP="0064693E"/>
    <w:p w14:paraId="585A6C42" w14:textId="77777777" w:rsidR="0064693E" w:rsidRPr="0064693E" w:rsidRDefault="0064693E" w:rsidP="0064693E"/>
    <w:p w14:paraId="1FF812FE" w14:textId="77777777" w:rsidR="0064693E" w:rsidRPr="0064693E" w:rsidRDefault="0064693E" w:rsidP="0064693E"/>
    <w:p w14:paraId="0AFD6D26" w14:textId="77777777" w:rsidR="0064693E" w:rsidRPr="0064693E" w:rsidRDefault="0064693E" w:rsidP="0064693E"/>
    <w:p w14:paraId="3750FA3C" w14:textId="77777777" w:rsidR="0064693E" w:rsidRDefault="0064693E" w:rsidP="0064693E">
      <w:pPr>
        <w:tabs>
          <w:tab w:val="left" w:pos="6540"/>
        </w:tabs>
      </w:pPr>
      <w:r>
        <w:tab/>
      </w:r>
    </w:p>
    <w:p w14:paraId="389CA8D0" w14:textId="77777777" w:rsidR="00905F60" w:rsidRPr="0064693E" w:rsidRDefault="0064693E" w:rsidP="0064693E">
      <w:pPr>
        <w:tabs>
          <w:tab w:val="left" w:pos="6540"/>
        </w:tabs>
        <w:sectPr w:rsidR="00905F60" w:rsidRPr="0064693E" w:rsidSect="00905F60">
          <w:headerReference w:type="default" r:id="rId15"/>
          <w:headerReference w:type="first" r:id="rId16"/>
          <w:pgSz w:w="11906" w:h="16838"/>
          <w:pgMar w:top="1418" w:right="1134" w:bottom="1418" w:left="2268" w:header="709" w:footer="709" w:gutter="0"/>
          <w:pgNumType w:fmt="lowerRoman"/>
          <w:cols w:space="708"/>
          <w:titlePg/>
          <w:docGrid w:linePitch="360"/>
        </w:sectPr>
      </w:pPr>
      <w:r>
        <w:tab/>
      </w:r>
    </w:p>
    <w:p w14:paraId="6D05054F" w14:textId="77777777" w:rsidR="00DC3249" w:rsidRDefault="00DC3249" w:rsidP="008402DF">
      <w:pPr>
        <w:pStyle w:val="Balk1"/>
        <w:tabs>
          <w:tab w:val="left" w:pos="1020"/>
          <w:tab w:val="center" w:pos="4252"/>
        </w:tabs>
      </w:pPr>
      <w:bookmarkStart w:id="3" w:name="_Toc507581433"/>
      <w:bookmarkEnd w:id="3"/>
      <w:r>
        <w:t>İÇİNDEKİLER</w:t>
      </w:r>
    </w:p>
    <w:p w14:paraId="74A9880E" w14:textId="77777777"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14:paraId="26D571B4"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14:paraId="6577E087"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14:paraId="42ED8897" w14:textId="5FCEF7A1" w:rsidR="00DC3249" w:rsidRPr="00881AB5" w:rsidRDefault="00F54101"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Cs w:val="0"/>
          <w:noProof/>
          <w:sz w:val="24"/>
          <w:szCs w:val="22"/>
          <w:lang w:eastAsia="en-US"/>
        </w:rPr>
        <w:t>TE</w:t>
      </w:r>
      <w:r w:rsidR="00DC3249" w:rsidRPr="0024485C">
        <w:rPr>
          <w:rFonts w:ascii="Times New Roman" w:eastAsiaTheme="minorHAnsi" w:hAnsi="Times New Roman"/>
          <w:bCs w:val="0"/>
          <w:noProof/>
          <w:sz w:val="24"/>
          <w:szCs w:val="22"/>
          <w:lang w:eastAsia="en-US"/>
        </w:rPr>
        <w:t>ŞEKKÜR</w:t>
      </w:r>
      <w:r w:rsidR="00DC3249" w:rsidRPr="0024485C">
        <w:rPr>
          <w:rFonts w:ascii="Times New Roman" w:eastAsiaTheme="minorHAnsi" w:hAnsi="Times New Roman"/>
          <w:b w:val="0"/>
          <w:bCs w:val="0"/>
          <w:webHidden/>
          <w:sz w:val="24"/>
          <w:szCs w:val="22"/>
          <w:lang w:eastAsia="en-US"/>
        </w:rPr>
        <w:tab/>
        <w:t>i</w:t>
      </w:r>
      <w:r w:rsidR="00DC3249" w:rsidRPr="00B428FE">
        <w:rPr>
          <w:rFonts w:ascii="Times New Roman" w:eastAsiaTheme="minorHAnsi" w:hAnsi="Times New Roman"/>
          <w:b w:val="0"/>
          <w:bCs w:val="0"/>
          <w:webHidden/>
          <w:sz w:val="24"/>
          <w:szCs w:val="22"/>
          <w:lang w:eastAsia="en-US"/>
        </w:rPr>
        <w:t>i</w:t>
      </w:r>
      <w:r w:rsidR="00DC3249" w:rsidRPr="00B428FE">
        <w:rPr>
          <w:rStyle w:val="Kpr"/>
          <w:rFonts w:ascii="Times New Roman" w:eastAsiaTheme="minorHAnsi" w:hAnsi="Times New Roman"/>
          <w:b w:val="0"/>
          <w:bCs w:val="0"/>
          <w:color w:val="auto"/>
          <w:sz w:val="24"/>
          <w:szCs w:val="22"/>
          <w:u w:val="none"/>
          <w:lang w:eastAsia="en-US"/>
        </w:rPr>
        <w:t>i</w:t>
      </w:r>
    </w:p>
    <w:p w14:paraId="2D9DD1C3"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B428FE">
        <w:rPr>
          <w:rFonts w:ascii="Times New Roman" w:eastAsiaTheme="minorHAnsi" w:hAnsi="Times New Roman"/>
          <w:b w:val="0"/>
          <w:bCs w:val="0"/>
          <w:noProof/>
          <w:webHidden/>
          <w:sz w:val="24"/>
          <w:szCs w:val="22"/>
          <w:lang w:eastAsia="en-US"/>
        </w:rPr>
        <w:t>i</w:t>
      </w:r>
      <w:r w:rsidRPr="00B428FE">
        <w:rPr>
          <w:rStyle w:val="Kpr"/>
          <w:rFonts w:ascii="Times New Roman" w:eastAsiaTheme="minorHAnsi" w:hAnsi="Times New Roman"/>
          <w:b w:val="0"/>
          <w:bCs w:val="0"/>
          <w:color w:val="auto"/>
          <w:sz w:val="24"/>
          <w:szCs w:val="22"/>
          <w:u w:val="none"/>
          <w:lang w:eastAsia="en-US"/>
        </w:rPr>
        <w:t>v</w:t>
      </w:r>
    </w:p>
    <w:p w14:paraId="1A84F591" w14:textId="77777777"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14:paraId="79CD7957" w14:textId="77777777"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bookmarkStart w:id="4" w:name="_Hlk125107808"/>
      <w:r w:rsidRPr="0024485C">
        <w:rPr>
          <w:rFonts w:ascii="Times New Roman" w:eastAsiaTheme="minorHAnsi" w:hAnsi="Times New Roman"/>
          <w:b w:val="0"/>
          <w:bCs w:val="0"/>
          <w:webHidden/>
          <w:sz w:val="24"/>
          <w:szCs w:val="22"/>
          <w:lang w:eastAsia="en-US"/>
        </w:rPr>
        <w:tab/>
      </w:r>
      <w:bookmarkEnd w:id="4"/>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14:paraId="5AB4EB40" w14:textId="77777777"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w:t>
      </w:r>
      <w:r w:rsidRPr="00B428FE">
        <w:rPr>
          <w:rFonts w:eastAsiaTheme="minorHAnsi"/>
          <w:noProof/>
          <w:webHidden/>
          <w:szCs w:val="22"/>
          <w:lang w:eastAsia="en-US"/>
        </w:rPr>
        <w:t>i</w:t>
      </w:r>
      <w:r w:rsidRPr="00B428FE">
        <w:rPr>
          <w:rFonts w:eastAsiaTheme="minorHAnsi"/>
          <w:bCs/>
          <w:noProof/>
          <w:webHidden/>
          <w:szCs w:val="22"/>
          <w:lang w:eastAsia="en-US"/>
        </w:rPr>
        <w:t>i</w:t>
      </w:r>
    </w:p>
    <w:p w14:paraId="69B1DEC6" w14:textId="77777777" w:rsidR="00A74E1C" w:rsidRPr="003366BD" w:rsidRDefault="00A74E1C" w:rsidP="003366BD">
      <w:pPr>
        <w:rPr>
          <w:rFonts w:eastAsiaTheme="minorHAnsi"/>
          <w:lang w:eastAsia="en-US"/>
        </w:rPr>
      </w:pPr>
    </w:p>
    <w:p w14:paraId="67BC3AAD"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14:paraId="3B23FC8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14:paraId="6E9AABC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14:paraId="3EBD56C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00B7B80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231C08A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14:paraId="0584271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14:paraId="39DD56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14:paraId="7B5E389A"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8AE5FA2" w14:textId="77777777"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0497B51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4B0A70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A9CB67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1911651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B6056C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9EF1E2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14:paraId="7564F85D" w14:textId="77777777"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14:paraId="3D98F01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14:paraId="2F3F4FD7"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2AE6A86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6DD71ADB"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14:paraId="702E408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14:paraId="396EC71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14:paraId="69D7EEC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BEF4D90"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467F52E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D9CF7C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29D9A70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1DE9209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139510E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58B687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14:paraId="6D74215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14:paraId="1B304B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14:paraId="26C82EB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14:paraId="68B3F219"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14:paraId="5A5B92F4"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06218DBC"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04718C6"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28E359A" w14:textId="77777777"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261D6778" w14:textId="77777777" w:rsidR="00DC3249" w:rsidRDefault="00DC3249" w:rsidP="00DC3249"/>
    <w:p w14:paraId="51173258" w14:textId="77777777" w:rsidR="00905F60" w:rsidRPr="00D5465D" w:rsidRDefault="00905F60" w:rsidP="00DC3249">
      <w:pPr>
        <w:pStyle w:val="Balk1"/>
        <w:tabs>
          <w:tab w:val="left" w:pos="1020"/>
          <w:tab w:val="center" w:pos="4252"/>
        </w:tabs>
        <w:jc w:val="left"/>
        <w:rPr>
          <w:b w:val="0"/>
        </w:rPr>
      </w:pPr>
    </w:p>
    <w:p w14:paraId="01F34C50" w14:textId="77777777" w:rsidR="00181266" w:rsidRDefault="00181266" w:rsidP="00267B44">
      <w:pPr>
        <w:tabs>
          <w:tab w:val="left" w:pos="2057"/>
          <w:tab w:val="left" w:pos="2244"/>
        </w:tabs>
        <w:spacing w:line="360" w:lineRule="auto"/>
        <w:ind w:left="993" w:hanging="993"/>
        <w:jc w:val="center"/>
        <w:rPr>
          <w:b/>
        </w:rPr>
      </w:pPr>
    </w:p>
    <w:p w14:paraId="6DC35394" w14:textId="77777777" w:rsidR="00181266" w:rsidRPr="00181266" w:rsidRDefault="00181266" w:rsidP="00181266"/>
    <w:p w14:paraId="796A4FA6" w14:textId="77777777" w:rsidR="00181266" w:rsidRPr="00181266" w:rsidRDefault="00181266" w:rsidP="00181266"/>
    <w:p w14:paraId="7E7E8006" w14:textId="77777777" w:rsidR="00181266" w:rsidRPr="00181266" w:rsidRDefault="00181266" w:rsidP="00181266"/>
    <w:p w14:paraId="56025599" w14:textId="77777777" w:rsidR="00181266" w:rsidRPr="00181266" w:rsidRDefault="00181266" w:rsidP="00181266"/>
    <w:p w14:paraId="329AAC52" w14:textId="77777777" w:rsidR="00181266" w:rsidRPr="00181266" w:rsidRDefault="00181266" w:rsidP="00181266"/>
    <w:p w14:paraId="72D1822E" w14:textId="77777777" w:rsidR="00181266" w:rsidRDefault="00181266" w:rsidP="00181266">
      <w:pPr>
        <w:jc w:val="center"/>
      </w:pPr>
    </w:p>
    <w:p w14:paraId="6A7C07FC" w14:textId="77777777" w:rsidR="00905F60" w:rsidRPr="00181266" w:rsidRDefault="00181266" w:rsidP="00181266">
      <w:pPr>
        <w:tabs>
          <w:tab w:val="center" w:pos="4252"/>
        </w:tabs>
        <w:sectPr w:rsidR="00905F60" w:rsidRPr="00181266" w:rsidSect="003366BD">
          <w:headerReference w:type="even" r:id="rId17"/>
          <w:headerReference w:type="default" r:id="rId18"/>
          <w:footerReference w:type="even" r:id="rId19"/>
          <w:footerReference w:type="default" r:id="rId20"/>
          <w:headerReference w:type="first" r:id="rId21"/>
          <w:footerReference w:type="first" r:id="rId22"/>
          <w:pgSz w:w="11906" w:h="16838"/>
          <w:pgMar w:top="1418" w:right="1133" w:bottom="1418" w:left="2268" w:header="708" w:footer="708" w:gutter="0"/>
          <w:pgNumType w:fmt="lowerRoman" w:start="4"/>
          <w:cols w:space="708"/>
          <w:docGrid w:linePitch="360"/>
        </w:sectPr>
      </w:pPr>
      <w:r>
        <w:tab/>
      </w:r>
    </w:p>
    <w:p w14:paraId="334B3054" w14:textId="77777777" w:rsidR="00905F60" w:rsidRPr="00387596" w:rsidRDefault="00905F60" w:rsidP="00387596">
      <w:pPr>
        <w:pStyle w:val="Balk1"/>
      </w:pPr>
      <w:r w:rsidRPr="00387596">
        <w:t>SİMGELER VE KISALTMALAR DİZİNİ</w:t>
      </w:r>
    </w:p>
    <w:p w14:paraId="6689E1ED" w14:textId="77777777"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52AD3204" w14:textId="77777777" w:rsidR="00905F60" w:rsidRPr="004768E3" w:rsidRDefault="00905F60" w:rsidP="00905F60">
      <w:pPr>
        <w:pStyle w:val="yksimgecon"/>
        <w:spacing w:after="0" w:line="360" w:lineRule="auto"/>
        <w:ind w:right="284"/>
        <w:rPr>
          <w:szCs w:val="24"/>
        </w:rPr>
      </w:pPr>
      <w:r>
        <w:rPr>
          <w:szCs w:val="24"/>
        </w:rPr>
        <w:t>º</w:t>
      </w:r>
      <w:r>
        <w:rPr>
          <w:szCs w:val="24"/>
        </w:rPr>
        <w:tab/>
        <w:t>Derece</w:t>
      </w:r>
    </w:p>
    <w:p w14:paraId="59649307" w14:textId="77777777"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14:paraId="026949A4" w14:textId="77777777" w:rsidR="00905F60" w:rsidRPr="004768E3" w:rsidRDefault="00905F60" w:rsidP="00905F60">
      <w:pPr>
        <w:pStyle w:val="yksimgecon"/>
        <w:spacing w:after="0" w:line="360" w:lineRule="auto"/>
        <w:rPr>
          <w:position w:val="6"/>
          <w:szCs w:val="24"/>
        </w:rPr>
      </w:pPr>
      <w:proofErr w:type="spellStart"/>
      <w:r w:rsidRPr="004768E3">
        <w:rPr>
          <w:i/>
          <w:szCs w:val="24"/>
        </w:rPr>
        <w:t>EB</w:t>
      </w:r>
      <w:r w:rsidRPr="004768E3">
        <w:rPr>
          <w:szCs w:val="24"/>
          <w:vertAlign w:val="subscript"/>
        </w:rPr>
        <w:t>ij</w:t>
      </w:r>
      <w:proofErr w:type="spellEnd"/>
      <w:r>
        <w:rPr>
          <w:spacing w:val="60"/>
          <w:position w:val="-6"/>
          <w:szCs w:val="24"/>
        </w:rPr>
        <w:tab/>
      </w:r>
      <w:r w:rsidRPr="004768E3">
        <w:rPr>
          <w:szCs w:val="24"/>
        </w:rPr>
        <w:t>İşlemin en erken başlama zamanı</w:t>
      </w:r>
    </w:p>
    <w:p w14:paraId="1C3AC0BE" w14:textId="77777777" w:rsidR="00905F60" w:rsidRDefault="00905F60" w:rsidP="00905F60">
      <w:pPr>
        <w:pStyle w:val="yksimgecon"/>
        <w:spacing w:after="0" w:line="360" w:lineRule="auto"/>
        <w:ind w:right="284"/>
        <w:rPr>
          <w:szCs w:val="24"/>
        </w:rPr>
      </w:pPr>
      <w:proofErr w:type="gramStart"/>
      <w:r>
        <w:rPr>
          <w:szCs w:val="24"/>
        </w:rPr>
        <w:t>g</w:t>
      </w:r>
      <w:proofErr w:type="gramEnd"/>
      <w:r>
        <w:rPr>
          <w:szCs w:val="24"/>
        </w:rPr>
        <w:tab/>
        <w:t>Yerçekimi ivmesi</w:t>
      </w:r>
    </w:p>
    <w:p w14:paraId="1500FA4B" w14:textId="77777777"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14:paraId="618EBB61" w14:textId="77777777" w:rsidR="00905F60" w:rsidRPr="00072B0E" w:rsidRDefault="00905F60" w:rsidP="00905F60">
      <w:pPr>
        <w:pStyle w:val="yksimgecon"/>
        <w:spacing w:after="0" w:line="360" w:lineRule="auto"/>
        <w:ind w:right="284"/>
        <w:rPr>
          <w:szCs w:val="24"/>
        </w:rPr>
      </w:pPr>
      <w:proofErr w:type="gramStart"/>
      <w:r>
        <w:rPr>
          <w:szCs w:val="24"/>
        </w:rPr>
        <w:t>m</w:t>
      </w:r>
      <w:proofErr w:type="gramEnd"/>
      <w:r>
        <w:rPr>
          <w:szCs w:val="24"/>
        </w:rPr>
        <w:tab/>
      </w:r>
      <w:r w:rsidRPr="00072B0E">
        <w:rPr>
          <w:szCs w:val="24"/>
        </w:rPr>
        <w:t>Metre</w:t>
      </w:r>
    </w:p>
    <w:p w14:paraId="3BB7518E" w14:textId="77777777"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14:paraId="02C07BD9" w14:textId="77777777" w:rsidR="00905F60" w:rsidRPr="00072B0E" w:rsidRDefault="00905F60" w:rsidP="00905F60">
      <w:pPr>
        <w:pStyle w:val="yksimgecon"/>
        <w:spacing w:after="480" w:line="360" w:lineRule="auto"/>
        <w:rPr>
          <w:b/>
          <w:szCs w:val="24"/>
        </w:rPr>
      </w:pPr>
      <w:r w:rsidRPr="00072B0E">
        <w:rPr>
          <w:b/>
          <w:szCs w:val="24"/>
          <w:u w:val="single"/>
        </w:rPr>
        <w:t>Kısaltmalar</w:t>
      </w:r>
    </w:p>
    <w:p w14:paraId="2D5BDD58" w14:textId="77777777"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14:paraId="38474493" w14:textId="77777777" w:rsidR="00905F60" w:rsidRPr="00072B0E" w:rsidRDefault="00905F60" w:rsidP="00905F60">
      <w:pPr>
        <w:pStyle w:val="yksimgecon"/>
        <w:spacing w:after="0" w:line="360" w:lineRule="auto"/>
      </w:pPr>
      <w:r w:rsidRPr="00072B0E">
        <w:t>B.Y.G.</w:t>
      </w:r>
      <w:r>
        <w:tab/>
        <w:t>Büyük Yol Geçidi</w:t>
      </w:r>
    </w:p>
    <w:p w14:paraId="211E9073" w14:textId="77777777"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14:paraId="2C984579" w14:textId="77777777"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14:paraId="68AE078D" w14:textId="77777777" w:rsidR="00905F60" w:rsidRPr="00072B0E" w:rsidRDefault="00905F60" w:rsidP="00905F60">
      <w:pPr>
        <w:pStyle w:val="yksimgecon"/>
        <w:spacing w:after="0" w:line="360" w:lineRule="auto"/>
      </w:pPr>
      <w:r w:rsidRPr="00072B0E">
        <w:t xml:space="preserve">D.S.İ. </w:t>
      </w:r>
      <w:r>
        <w:tab/>
      </w:r>
      <w:r w:rsidRPr="00072B0E">
        <w:t>Devlet Su İşleri</w:t>
      </w:r>
    </w:p>
    <w:p w14:paraId="776488D5" w14:textId="77777777"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14:paraId="66E240B2" w14:textId="77777777"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14:paraId="10D8ED78" w14:textId="77777777" w:rsidR="00905F60" w:rsidRPr="00072B0E" w:rsidRDefault="00905F60" w:rsidP="00905F60">
      <w:pPr>
        <w:pStyle w:val="yksimgecon"/>
        <w:spacing w:after="0" w:line="360" w:lineRule="auto"/>
      </w:pPr>
      <w:r w:rsidRPr="00072B0E">
        <w:t xml:space="preserve">K.O. </w:t>
      </w:r>
      <w:r>
        <w:tab/>
      </w:r>
      <w:r w:rsidRPr="00072B0E">
        <w:t>Kârlılık Oranı</w:t>
      </w:r>
    </w:p>
    <w:p w14:paraId="6D1AD149" w14:textId="77777777"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14:paraId="38DBBC4E" w14:textId="77777777"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14:paraId="60D3CDA2" w14:textId="77777777"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14:paraId="38849CC3" w14:textId="77777777" w:rsidR="00905F60" w:rsidRPr="004768E3" w:rsidRDefault="00905F60" w:rsidP="00905F60">
      <w:pPr>
        <w:pStyle w:val="yksimgecon"/>
        <w:spacing w:after="360" w:line="360" w:lineRule="auto"/>
        <w:ind w:right="284"/>
        <w:rPr>
          <w:szCs w:val="24"/>
        </w:rPr>
      </w:pPr>
    </w:p>
    <w:p w14:paraId="527EC7AB" w14:textId="77777777" w:rsidR="00905F60" w:rsidRPr="004768E3" w:rsidRDefault="00905F60" w:rsidP="00905F60">
      <w:pPr>
        <w:pStyle w:val="yksimgecon"/>
        <w:spacing w:after="360" w:line="360" w:lineRule="auto"/>
        <w:ind w:right="284"/>
        <w:rPr>
          <w:szCs w:val="24"/>
        </w:rPr>
      </w:pPr>
    </w:p>
    <w:p w14:paraId="64BEDB5D" w14:textId="77777777" w:rsidR="00905F60" w:rsidRPr="004768E3" w:rsidRDefault="00905F60" w:rsidP="00905F60">
      <w:pPr>
        <w:pStyle w:val="yksimgecon"/>
        <w:spacing w:after="360" w:line="360" w:lineRule="auto"/>
        <w:ind w:right="284"/>
        <w:rPr>
          <w:szCs w:val="24"/>
        </w:rPr>
      </w:pPr>
    </w:p>
    <w:p w14:paraId="08F25C60" w14:textId="77777777" w:rsidR="00905F60" w:rsidRPr="004768E3" w:rsidRDefault="00905F60" w:rsidP="00905F60">
      <w:pPr>
        <w:pStyle w:val="yksimgecon"/>
        <w:spacing w:after="360" w:line="360" w:lineRule="auto"/>
        <w:ind w:right="284"/>
        <w:rPr>
          <w:szCs w:val="24"/>
        </w:rPr>
      </w:pPr>
    </w:p>
    <w:p w14:paraId="54CE7D54" w14:textId="77777777" w:rsidR="00905F60" w:rsidRDefault="00905F60" w:rsidP="00905F60">
      <w:pPr>
        <w:sectPr w:rsidR="00905F60" w:rsidSect="002C7A25">
          <w:headerReference w:type="even" r:id="rId23"/>
          <w:headerReference w:type="default" r:id="rId24"/>
          <w:footerReference w:type="even" r:id="rId25"/>
          <w:headerReference w:type="first" r:id="rId26"/>
          <w:footerReference w:type="first" r:id="rId27"/>
          <w:pgSz w:w="11906" w:h="16838"/>
          <w:pgMar w:top="1418" w:right="1134" w:bottom="1418" w:left="2268" w:header="708" w:footer="708" w:gutter="0"/>
          <w:pgNumType w:fmt="lowerRoman"/>
          <w:cols w:space="708"/>
          <w:docGrid w:linePitch="360"/>
        </w:sectPr>
      </w:pPr>
    </w:p>
    <w:p w14:paraId="10AAF109" w14:textId="77777777" w:rsidR="00905F60" w:rsidRPr="00F50FBB" w:rsidRDefault="00905F60" w:rsidP="00387596">
      <w:pPr>
        <w:pStyle w:val="Balk1"/>
        <w:rPr>
          <w:color w:val="000000" w:themeColor="text1"/>
        </w:rPr>
      </w:pPr>
      <w:r w:rsidRPr="00F50FBB">
        <w:rPr>
          <w:color w:val="000000" w:themeColor="text1"/>
        </w:rPr>
        <w:t>ŞEKİLLER DİZİNİ</w:t>
      </w:r>
    </w:p>
    <w:p w14:paraId="08EDA0DE" w14:textId="77777777"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8"/>
          <w:footerReference w:type="first" r:id="rId29"/>
          <w:pgSz w:w="11906" w:h="16838"/>
          <w:pgMar w:top="1418" w:right="1134" w:bottom="1418" w:left="2268" w:header="709" w:footer="709" w:gutter="0"/>
          <w:pgNumType w:fmt="lowerRoman"/>
          <w:cols w:space="708"/>
          <w:docGrid w:linePitch="360"/>
        </w:sectPr>
      </w:pPr>
    </w:p>
    <w:p w14:paraId="125B2E1B" w14:textId="77777777" w:rsidR="00C11DF0" w:rsidRPr="00387596" w:rsidRDefault="00C11DF0" w:rsidP="00C11DF0">
      <w:pPr>
        <w:pStyle w:val="Balk1"/>
      </w:pPr>
      <w:r w:rsidRPr="00387596">
        <w:t>ÇİZELGELER DİZİNİ</w:t>
      </w:r>
    </w:p>
    <w:p w14:paraId="4F046A32"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14:paraId="776AD654" w14:textId="7EC75138"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14:paraId="58AD505F" w14:textId="7B530BA6"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0BF13018" w14:textId="7544062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3ECECB8E"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14:paraId="1E63E154" w14:textId="7D0F125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78C805B7" w14:textId="799686F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14:paraId="2C903225" w14:textId="3532341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3</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14:paraId="32E0883D" w14:textId="4D15A081"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4</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6AD75AFC" w14:textId="289B55EA" w:rsidR="00C11DF0" w:rsidRDefault="00C11DF0" w:rsidP="00C11DF0">
      <w:pPr>
        <w:pStyle w:val="ekillerTablosu"/>
        <w:tabs>
          <w:tab w:val="right" w:leader="dot" w:pos="9060"/>
        </w:tabs>
        <w:rPr>
          <w:rFonts w:eastAsiaTheme="minorEastAsia" w:cstheme="minorBidi"/>
          <w:b w:val="0"/>
          <w:bCs w:val="0"/>
          <w:noProof/>
          <w:sz w:val="22"/>
          <w:szCs w:val="22"/>
        </w:rPr>
      </w:pPr>
      <w:r w:rsidRPr="0075623C">
        <w:rPr>
          <w:rFonts w:ascii="Times New Roman" w:eastAsiaTheme="minorHAnsi" w:hAnsi="Times New Roman"/>
          <w:bCs w:val="0"/>
          <w:noProof/>
          <w:sz w:val="24"/>
          <w:szCs w:val="22"/>
          <w:lang w:eastAsia="en-US"/>
        </w:rPr>
        <w:t>Çizelge 3.5</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62CA52AE" w14:textId="77777777"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14:paraId="06D2D506" w14:textId="77777777" w:rsidR="00985D39" w:rsidRPr="00985D39" w:rsidRDefault="00985D39" w:rsidP="00985D39"/>
    <w:p w14:paraId="61430BAA" w14:textId="77777777" w:rsidR="00985D39" w:rsidRDefault="00985D39" w:rsidP="00985D39">
      <w:pPr>
        <w:jc w:val="right"/>
        <w:sectPr w:rsidR="00985D39" w:rsidSect="006762E1">
          <w:headerReference w:type="even" r:id="rId30"/>
          <w:headerReference w:type="default" r:id="rId31"/>
          <w:footerReference w:type="even" r:id="rId32"/>
          <w:headerReference w:type="first" r:id="rId33"/>
          <w:footerReference w:type="first" r:id="rId34"/>
          <w:type w:val="continuous"/>
          <w:pgSz w:w="11906" w:h="16838"/>
          <w:pgMar w:top="1418" w:right="1134" w:bottom="1418" w:left="2268" w:header="708" w:footer="708" w:gutter="0"/>
          <w:pgNumType w:fmt="lowerRoman"/>
          <w:cols w:space="708"/>
          <w:docGrid w:linePitch="360"/>
        </w:sectPr>
      </w:pPr>
    </w:p>
    <w:p w14:paraId="64235358" w14:textId="77777777" w:rsidR="00905F60" w:rsidRPr="001D4AAA" w:rsidRDefault="001D4AAA" w:rsidP="00387596">
      <w:pPr>
        <w:pStyle w:val="Balk1"/>
        <w:jc w:val="left"/>
      </w:pPr>
      <w:r w:rsidRPr="001D4AAA">
        <w:t>1. GİRİŞ</w:t>
      </w:r>
    </w:p>
    <w:p w14:paraId="3A4147F6" w14:textId="77777777" w:rsidR="00BE7798" w:rsidRDefault="00BE7798" w:rsidP="001D4AAA">
      <w:pPr>
        <w:spacing w:after="480" w:line="360" w:lineRule="auto"/>
      </w:pPr>
    </w:p>
    <w:p w14:paraId="75727EE8" w14:textId="77777777" w:rsidR="00BE7798" w:rsidRDefault="00BE7798" w:rsidP="001D4AAA">
      <w:pPr>
        <w:spacing w:after="480" w:line="360" w:lineRule="auto"/>
      </w:pPr>
    </w:p>
    <w:p w14:paraId="447B829E" w14:textId="77777777" w:rsidR="00BE7798" w:rsidRDefault="00BE7798" w:rsidP="001D4AAA">
      <w:pPr>
        <w:spacing w:after="480" w:line="360" w:lineRule="auto"/>
      </w:pPr>
    </w:p>
    <w:p w14:paraId="514EB672" w14:textId="77777777" w:rsidR="00BE7798" w:rsidRDefault="00BE7798" w:rsidP="001D4AAA">
      <w:pPr>
        <w:spacing w:after="480" w:line="360" w:lineRule="auto"/>
      </w:pPr>
    </w:p>
    <w:p w14:paraId="53BA2574" w14:textId="77777777" w:rsidR="003E4FA5" w:rsidRDefault="003E4FA5" w:rsidP="001D4AAA">
      <w:pPr>
        <w:spacing w:after="480" w:line="360" w:lineRule="auto"/>
      </w:pPr>
    </w:p>
    <w:p w14:paraId="273BBE84" w14:textId="77777777" w:rsidR="003E4FA5" w:rsidRDefault="003E4FA5" w:rsidP="001D4AAA">
      <w:pPr>
        <w:spacing w:after="480" w:line="360" w:lineRule="auto"/>
      </w:pPr>
    </w:p>
    <w:p w14:paraId="3A088C98" w14:textId="77777777" w:rsidR="003E4FA5" w:rsidRDefault="003E4FA5" w:rsidP="001D4AAA">
      <w:pPr>
        <w:spacing w:after="480" w:line="360" w:lineRule="auto"/>
      </w:pPr>
    </w:p>
    <w:p w14:paraId="7506775C" w14:textId="77777777" w:rsidR="003E4FA5" w:rsidRDefault="003E4FA5" w:rsidP="001D4AAA">
      <w:pPr>
        <w:spacing w:after="480" w:line="360" w:lineRule="auto"/>
      </w:pPr>
    </w:p>
    <w:p w14:paraId="141E03F4" w14:textId="77777777" w:rsidR="003E4FA5" w:rsidRDefault="003E4FA5" w:rsidP="001D4AAA">
      <w:pPr>
        <w:spacing w:after="480" w:line="360" w:lineRule="auto"/>
      </w:pPr>
    </w:p>
    <w:p w14:paraId="5E8A611C" w14:textId="77777777" w:rsidR="003E4FA5" w:rsidRDefault="003E4FA5" w:rsidP="001D4AAA">
      <w:pPr>
        <w:spacing w:after="480" w:line="360" w:lineRule="auto"/>
      </w:pPr>
    </w:p>
    <w:p w14:paraId="7DBC5539" w14:textId="77777777" w:rsidR="003E4FA5" w:rsidRDefault="003E4FA5" w:rsidP="001D4AAA">
      <w:pPr>
        <w:spacing w:after="480" w:line="360" w:lineRule="auto"/>
      </w:pPr>
    </w:p>
    <w:p w14:paraId="3D1E54AF" w14:textId="77777777" w:rsidR="003E4FA5" w:rsidRDefault="003E4FA5" w:rsidP="001D4AAA">
      <w:pPr>
        <w:spacing w:after="480" w:line="360" w:lineRule="auto"/>
      </w:pPr>
    </w:p>
    <w:p w14:paraId="4FA3837B" w14:textId="77777777" w:rsidR="003E4FA5" w:rsidRDefault="003E4FA5" w:rsidP="001D4AAA">
      <w:pPr>
        <w:spacing w:after="480" w:line="360" w:lineRule="auto"/>
      </w:pPr>
    </w:p>
    <w:p w14:paraId="4EF7F194" w14:textId="77777777" w:rsidR="00CF5FF7" w:rsidRDefault="00CF5FF7" w:rsidP="001D4AAA">
      <w:pPr>
        <w:spacing w:after="480" w:line="360" w:lineRule="auto"/>
      </w:pP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87193F">
          <w:headerReference w:type="first" r:id="rId35"/>
          <w:pgSz w:w="11906" w:h="16838"/>
          <w:pgMar w:top="1418" w:right="1134" w:bottom="1418" w:left="2268" w:header="708" w:footer="708" w:gutter="0"/>
          <w:pgNumType w:start="1"/>
          <w:cols w:space="708"/>
          <w:docGrid w:linePitch="360"/>
        </w:sectPr>
      </w:pPr>
    </w:p>
    <w:p w14:paraId="25EECA16" w14:textId="77777777" w:rsidR="001D4AAA" w:rsidRPr="00387596" w:rsidRDefault="001D4AAA" w:rsidP="00387596">
      <w:pPr>
        <w:pStyle w:val="Balk1"/>
        <w:jc w:val="left"/>
      </w:pPr>
      <w:r w:rsidRPr="00387596">
        <w:t>2. KAYNAK ÖZETLERİ</w:t>
      </w:r>
    </w:p>
    <w:p w14:paraId="54CB7506" w14:textId="77777777" w:rsidR="00BE7798" w:rsidRDefault="00BE7798" w:rsidP="001D4AAA">
      <w:pPr>
        <w:spacing w:after="480" w:line="360" w:lineRule="auto"/>
      </w:pPr>
    </w:p>
    <w:p w14:paraId="1C554884" w14:textId="77777777" w:rsidR="00BE7798" w:rsidRDefault="00BE7798" w:rsidP="001D4AAA">
      <w:pPr>
        <w:spacing w:after="480" w:line="360" w:lineRule="auto"/>
      </w:pPr>
    </w:p>
    <w:p w14:paraId="0ECBA18F" w14:textId="77777777" w:rsidR="00BE7798" w:rsidRDefault="00BE7798" w:rsidP="001D4AAA">
      <w:pPr>
        <w:spacing w:after="480" w:line="360" w:lineRule="auto"/>
      </w:pPr>
    </w:p>
    <w:p w14:paraId="3501A7DE" w14:textId="77777777" w:rsidR="00BE7798" w:rsidRDefault="00BE7798" w:rsidP="001D4AAA">
      <w:pPr>
        <w:spacing w:after="480" w:line="360" w:lineRule="auto"/>
      </w:pPr>
    </w:p>
    <w:p w14:paraId="1B91BCFA" w14:textId="77777777" w:rsidR="00BE7798" w:rsidRDefault="00BE7798" w:rsidP="001D4AAA">
      <w:pPr>
        <w:spacing w:after="480" w:line="360" w:lineRule="auto"/>
      </w:pPr>
    </w:p>
    <w:p w14:paraId="410B87AE" w14:textId="77777777" w:rsidR="00BE7798" w:rsidRDefault="00BE7798" w:rsidP="001D4AAA">
      <w:pPr>
        <w:spacing w:after="480" w:line="360" w:lineRule="auto"/>
      </w:pPr>
    </w:p>
    <w:p w14:paraId="7260F546" w14:textId="77777777" w:rsidR="001D4AAA" w:rsidRDefault="001D4AAA" w:rsidP="001D4AAA">
      <w:pPr>
        <w:spacing w:after="480" w:line="360" w:lineRule="auto"/>
      </w:pPr>
    </w:p>
    <w:p w14:paraId="0CAE812F" w14:textId="77777777" w:rsidR="00CF5FF7" w:rsidRDefault="00CF5FF7" w:rsidP="001D4AAA">
      <w:pPr>
        <w:spacing w:after="480" w:line="360" w:lineRule="auto"/>
      </w:pPr>
    </w:p>
    <w:p w14:paraId="1D9E9A34" w14:textId="77777777" w:rsidR="00CF5FF7" w:rsidRDefault="00CF5FF7" w:rsidP="001D4AAA">
      <w:pPr>
        <w:spacing w:after="480" w:line="360" w:lineRule="auto"/>
      </w:pPr>
    </w:p>
    <w:p w14:paraId="688E8438" w14:textId="77777777" w:rsidR="00CF5FF7" w:rsidRDefault="00CF5FF7" w:rsidP="001D4AAA">
      <w:pPr>
        <w:spacing w:after="480" w:line="360" w:lineRule="auto"/>
      </w:pPr>
    </w:p>
    <w:p w14:paraId="3E73558D" w14:textId="77777777" w:rsidR="00C11DF0" w:rsidRDefault="00C11DF0" w:rsidP="001D4AAA">
      <w:pPr>
        <w:spacing w:after="480" w:line="360" w:lineRule="auto"/>
      </w:pPr>
    </w:p>
    <w:p w14:paraId="69A5C9B4" w14:textId="77777777" w:rsidR="00C11DF0" w:rsidRDefault="00C11DF0" w:rsidP="001D4AAA">
      <w:pPr>
        <w:spacing w:after="480" w:line="360" w:lineRule="auto"/>
      </w:pPr>
    </w:p>
    <w:p w14:paraId="1837E32C" w14:textId="77777777" w:rsidR="00C11DF0" w:rsidRDefault="00C11DF0" w:rsidP="001D4AAA">
      <w:pPr>
        <w:spacing w:after="480" w:line="360" w:lineRule="auto"/>
      </w:pPr>
    </w:p>
    <w:p w14:paraId="3312CE3A" w14:textId="77777777" w:rsidR="00C11DF0" w:rsidRDefault="00C11DF0" w:rsidP="001D4AAA">
      <w:pPr>
        <w:spacing w:after="480" w:line="360" w:lineRule="auto"/>
      </w:pP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765C13">
          <w:headerReference w:type="default" r:id="rId36"/>
          <w:footerReference w:type="default" r:id="rId37"/>
          <w:headerReference w:type="first" r:id="rId38"/>
          <w:pgSz w:w="11906" w:h="16838"/>
          <w:pgMar w:top="1418" w:right="1134" w:bottom="1418" w:left="2268" w:header="708" w:footer="708" w:gutter="0"/>
          <w:cols w:space="708"/>
          <w:docGrid w:linePitch="360"/>
        </w:sectPr>
      </w:pPr>
    </w:p>
    <w:p w14:paraId="528667E3" w14:textId="77777777" w:rsidR="001D4AAA" w:rsidRPr="00387596" w:rsidRDefault="001D4AAA" w:rsidP="00387596">
      <w:pPr>
        <w:pStyle w:val="Balk1"/>
        <w:jc w:val="left"/>
      </w:pPr>
      <w:r w:rsidRPr="00387596">
        <w:t>3. MATERYAL ve YÖNTEM</w:t>
      </w:r>
    </w:p>
    <w:p w14:paraId="094C5FB6" w14:textId="77777777" w:rsidR="009A7F1B" w:rsidRDefault="009A7F1B" w:rsidP="006800B1">
      <w:pPr>
        <w:spacing w:line="240" w:lineRule="exact"/>
      </w:pPr>
    </w:p>
    <w:p w14:paraId="52008057" w14:textId="77777777" w:rsidR="003E35F9" w:rsidRDefault="003E35F9" w:rsidP="00184252">
      <w:pPr>
        <w:spacing w:line="240" w:lineRule="exact"/>
        <w:jc w:val="center"/>
      </w:pPr>
    </w:p>
    <w:p w14:paraId="78485E6C" w14:textId="77777777" w:rsidR="003E35F9" w:rsidRDefault="003E35F9" w:rsidP="006800B1">
      <w:pPr>
        <w:spacing w:line="240" w:lineRule="exact"/>
        <w:jc w:val="center"/>
      </w:pPr>
    </w:p>
    <w:p w14:paraId="0B5B46C1" w14:textId="77777777" w:rsidR="003E35F9" w:rsidRDefault="003E35F9" w:rsidP="006800B1">
      <w:pPr>
        <w:spacing w:line="240" w:lineRule="exact"/>
        <w:jc w:val="center"/>
      </w:pPr>
    </w:p>
    <w:p w14:paraId="47B614C8" w14:textId="77777777" w:rsidR="003E35F9" w:rsidRDefault="003E35F9" w:rsidP="00C91CD7">
      <w:pPr>
        <w:spacing w:line="240" w:lineRule="exact"/>
        <w:jc w:val="both"/>
      </w:pPr>
    </w:p>
    <w:p w14:paraId="2F481F1D" w14:textId="77777777" w:rsidR="003E35F9" w:rsidRDefault="003E35F9" w:rsidP="00C91CD7">
      <w:pPr>
        <w:spacing w:line="240" w:lineRule="exact"/>
        <w:jc w:val="both"/>
      </w:pPr>
    </w:p>
    <w:p w14:paraId="7CDE68EF" w14:textId="77777777" w:rsidR="00B83AA4" w:rsidRDefault="00B83AA4" w:rsidP="00B83AA4">
      <w:pPr>
        <w:spacing w:after="480"/>
      </w:pPr>
    </w:p>
    <w:p w14:paraId="7B6C8B03" w14:textId="77777777" w:rsidR="00CF5FF7" w:rsidRPr="00CF5FF7" w:rsidRDefault="00CF5FF7" w:rsidP="0043347B">
      <w:pPr>
        <w:spacing w:after="480"/>
      </w:pPr>
    </w:p>
    <w:p w14:paraId="0E1DEB67" w14:textId="77777777" w:rsidR="0043347B" w:rsidRDefault="0043347B" w:rsidP="00387596">
      <w:pPr>
        <w:pStyle w:val="Balk1"/>
        <w:jc w:val="left"/>
      </w:pPr>
    </w:p>
    <w:p w14:paraId="2CDC84E4" w14:textId="77777777" w:rsidR="00C11DF0" w:rsidRDefault="00C11DF0" w:rsidP="00C11DF0">
      <w:pPr>
        <w:rPr>
          <w:lang w:eastAsia="en-US"/>
        </w:rPr>
      </w:pPr>
    </w:p>
    <w:p w14:paraId="22E2FAB1" w14:textId="77777777" w:rsidR="00C11DF0" w:rsidRDefault="00C11DF0" w:rsidP="00C11DF0">
      <w:pPr>
        <w:rPr>
          <w:lang w:eastAsia="en-US"/>
        </w:rPr>
      </w:pPr>
    </w:p>
    <w:p w14:paraId="78B8264C" w14:textId="77777777" w:rsidR="00C11DF0" w:rsidRDefault="00C11DF0" w:rsidP="00C11DF0">
      <w:pPr>
        <w:rPr>
          <w:lang w:eastAsia="en-US"/>
        </w:rPr>
      </w:pPr>
    </w:p>
    <w:p w14:paraId="4BA2352F" w14:textId="77777777" w:rsidR="00C11DF0" w:rsidRDefault="00C11DF0" w:rsidP="00C11DF0">
      <w:pPr>
        <w:rPr>
          <w:lang w:eastAsia="en-US"/>
        </w:rPr>
      </w:pPr>
    </w:p>
    <w:p w14:paraId="28DF246B" w14:textId="77777777" w:rsidR="00C11DF0" w:rsidRDefault="00C11DF0" w:rsidP="00C11DF0">
      <w:pPr>
        <w:rPr>
          <w:lang w:eastAsia="en-US"/>
        </w:rPr>
      </w:pPr>
    </w:p>
    <w:p w14:paraId="1384D645" w14:textId="77777777" w:rsidR="00C11DF0" w:rsidRDefault="00C11DF0" w:rsidP="00C11DF0">
      <w:pPr>
        <w:rPr>
          <w:lang w:eastAsia="en-US"/>
        </w:rPr>
      </w:pPr>
    </w:p>
    <w:p w14:paraId="6A1CCDC9" w14:textId="77777777" w:rsidR="005C3AB2" w:rsidRDefault="005C3AB2" w:rsidP="00C11DF0">
      <w:pPr>
        <w:rPr>
          <w:lang w:eastAsia="en-US"/>
        </w:rPr>
      </w:pPr>
    </w:p>
    <w:p w14:paraId="6E0F851D" w14:textId="77777777" w:rsidR="005C3AB2" w:rsidRDefault="005C3AB2" w:rsidP="00C11DF0">
      <w:pPr>
        <w:rPr>
          <w:lang w:eastAsia="en-US"/>
        </w:rPr>
      </w:pPr>
    </w:p>
    <w:p w14:paraId="6472955B" w14:textId="77777777" w:rsidR="005C3AB2" w:rsidRDefault="005C3AB2" w:rsidP="00C11DF0">
      <w:pPr>
        <w:rPr>
          <w:lang w:eastAsia="en-US"/>
        </w:rPr>
      </w:pPr>
    </w:p>
    <w:p w14:paraId="1AD8AC96" w14:textId="77777777" w:rsidR="005C3AB2" w:rsidRDefault="005C3AB2" w:rsidP="00C11DF0">
      <w:pPr>
        <w:rPr>
          <w:lang w:eastAsia="en-US"/>
        </w:rPr>
      </w:pPr>
    </w:p>
    <w:p w14:paraId="0561B8E2" w14:textId="77777777" w:rsidR="005C3AB2" w:rsidRDefault="005C3AB2" w:rsidP="00C11DF0">
      <w:pPr>
        <w:rPr>
          <w:lang w:eastAsia="en-US"/>
        </w:rPr>
      </w:pPr>
    </w:p>
    <w:p w14:paraId="10FE6708" w14:textId="77777777" w:rsidR="005C3AB2" w:rsidRDefault="005C3AB2" w:rsidP="00C11DF0">
      <w:pPr>
        <w:rPr>
          <w:lang w:eastAsia="en-US"/>
        </w:rPr>
      </w:pPr>
    </w:p>
    <w:p w14:paraId="0AC368D7" w14:textId="77777777" w:rsidR="005C3AB2" w:rsidRDefault="005C3AB2" w:rsidP="00C11DF0">
      <w:pPr>
        <w:rPr>
          <w:lang w:eastAsia="en-US"/>
        </w:rPr>
      </w:pPr>
    </w:p>
    <w:p w14:paraId="0599A5CC" w14:textId="77777777" w:rsidR="005C3AB2" w:rsidRDefault="005C3AB2" w:rsidP="00C11DF0">
      <w:pPr>
        <w:rPr>
          <w:lang w:eastAsia="en-US"/>
        </w:rPr>
      </w:pPr>
    </w:p>
    <w:p w14:paraId="727A4498" w14:textId="77777777" w:rsidR="005C3AB2" w:rsidRDefault="005C3AB2" w:rsidP="00C11DF0">
      <w:pPr>
        <w:rPr>
          <w:lang w:eastAsia="en-US"/>
        </w:rPr>
      </w:pPr>
    </w:p>
    <w:p w14:paraId="57A671FB" w14:textId="77777777" w:rsidR="005C3AB2" w:rsidRDefault="005C3AB2" w:rsidP="00C11DF0">
      <w:pPr>
        <w:rPr>
          <w:lang w:eastAsia="en-US"/>
        </w:rPr>
      </w:pPr>
    </w:p>
    <w:p w14:paraId="276F8047" w14:textId="77777777" w:rsidR="005C3AB2" w:rsidRDefault="005C3AB2" w:rsidP="00C11DF0">
      <w:pPr>
        <w:rPr>
          <w:lang w:eastAsia="en-US"/>
        </w:rPr>
      </w:pPr>
    </w:p>
    <w:p w14:paraId="7B98F251" w14:textId="77777777" w:rsidR="005C3AB2" w:rsidRDefault="005C3AB2" w:rsidP="00C11DF0">
      <w:pPr>
        <w:rPr>
          <w:lang w:eastAsia="en-US"/>
        </w:rPr>
      </w:pPr>
    </w:p>
    <w:p w14:paraId="3594F50D" w14:textId="77777777" w:rsidR="005C3AB2" w:rsidRDefault="005C3AB2" w:rsidP="00C11DF0">
      <w:pPr>
        <w:rPr>
          <w:lang w:eastAsia="en-US"/>
        </w:rPr>
      </w:pPr>
    </w:p>
    <w:p w14:paraId="2E89D5A8" w14:textId="77777777" w:rsidR="005C3AB2" w:rsidRDefault="005C3AB2" w:rsidP="00C11DF0">
      <w:pPr>
        <w:rPr>
          <w:lang w:eastAsia="en-US"/>
        </w:rPr>
      </w:pPr>
    </w:p>
    <w:p w14:paraId="78D65104" w14:textId="77777777" w:rsidR="005C3AB2" w:rsidRDefault="005C3AB2" w:rsidP="00C11DF0">
      <w:pPr>
        <w:rPr>
          <w:lang w:eastAsia="en-US"/>
        </w:rPr>
      </w:pPr>
    </w:p>
    <w:p w14:paraId="50EEEF21" w14:textId="77777777" w:rsidR="00C11DF0" w:rsidRDefault="00C11DF0" w:rsidP="00C11DF0">
      <w:pPr>
        <w:rPr>
          <w:lang w:eastAsia="en-US"/>
        </w:rPr>
      </w:pPr>
    </w:p>
    <w:p w14:paraId="79589562" w14:textId="77777777" w:rsidR="00C11DF0" w:rsidRDefault="00C11DF0" w:rsidP="00C11DF0">
      <w:pPr>
        <w:rPr>
          <w:lang w:eastAsia="en-US"/>
        </w:rPr>
      </w:pPr>
    </w:p>
    <w:p w14:paraId="5667CCFB" w14:textId="77777777" w:rsidR="00C11DF0" w:rsidRDefault="00C11DF0" w:rsidP="00C11DF0">
      <w:pPr>
        <w:rPr>
          <w:lang w:eastAsia="en-US"/>
        </w:rPr>
        <w:sectPr w:rsidR="00C11DF0" w:rsidSect="00765C13">
          <w:headerReference w:type="default" r:id="rId39"/>
          <w:footerReference w:type="default" r:id="rId40"/>
          <w:headerReference w:type="first" r:id="rId41"/>
          <w:pgSz w:w="11906" w:h="16838"/>
          <w:pgMar w:top="1418" w:right="1134" w:bottom="1418" w:left="2268" w:header="708" w:footer="708" w:gutter="0"/>
          <w:cols w:space="708"/>
          <w:docGrid w:linePitch="360"/>
        </w:sectPr>
      </w:pPr>
    </w:p>
    <w:p w14:paraId="672FA71A" w14:textId="77777777" w:rsidR="0043347B" w:rsidRDefault="000339EA" w:rsidP="00387596">
      <w:pPr>
        <w:pStyle w:val="Balk1"/>
        <w:jc w:val="left"/>
      </w:pPr>
      <w:r>
        <w:t>4. ARAŞTIRMA BULGULARI ve</w:t>
      </w:r>
      <w:r w:rsidR="0043347B">
        <w:t xml:space="preserve"> TARTIŞMA</w:t>
      </w:r>
    </w:p>
    <w:p w14:paraId="2A2A7C32" w14:textId="77777777" w:rsidR="001D4AAA" w:rsidRPr="00387596" w:rsidRDefault="001D4AAA" w:rsidP="00387596">
      <w:pPr>
        <w:pStyle w:val="Balk1"/>
        <w:jc w:val="left"/>
      </w:pPr>
    </w:p>
    <w:p w14:paraId="3AEB4548" w14:textId="77777777" w:rsidR="001D4AAA" w:rsidRDefault="001D4AAA" w:rsidP="001D4AAA">
      <w:pPr>
        <w:spacing w:after="480" w:line="360" w:lineRule="auto"/>
      </w:pPr>
    </w:p>
    <w:p w14:paraId="6ECDC10E" w14:textId="77777777" w:rsidR="003E4FA5" w:rsidRDefault="003E4FA5" w:rsidP="001D4AAA">
      <w:pPr>
        <w:spacing w:after="480" w:line="360" w:lineRule="auto"/>
      </w:pPr>
    </w:p>
    <w:p w14:paraId="6674377C" w14:textId="77777777" w:rsidR="003E4FA5" w:rsidRDefault="003E4FA5" w:rsidP="001D4AAA">
      <w:pPr>
        <w:spacing w:after="480" w:line="360" w:lineRule="auto"/>
      </w:pPr>
    </w:p>
    <w:p w14:paraId="13818490" w14:textId="77777777" w:rsidR="003E4FA5" w:rsidRDefault="003E4FA5" w:rsidP="001D4AAA">
      <w:pPr>
        <w:spacing w:after="480" w:line="360" w:lineRule="auto"/>
      </w:pPr>
    </w:p>
    <w:p w14:paraId="6AC74D18" w14:textId="77777777" w:rsidR="003E4FA5" w:rsidRDefault="003E4FA5" w:rsidP="001D4AAA">
      <w:pPr>
        <w:spacing w:after="480" w:line="360" w:lineRule="auto"/>
      </w:pPr>
    </w:p>
    <w:p w14:paraId="7AE5882D" w14:textId="77777777" w:rsidR="003E4FA5" w:rsidRDefault="003E4FA5" w:rsidP="001D4AAA">
      <w:pPr>
        <w:spacing w:after="480" w:line="360" w:lineRule="auto"/>
      </w:pPr>
    </w:p>
    <w:p w14:paraId="52A62D4B" w14:textId="77777777" w:rsidR="003E4FA5" w:rsidRDefault="003E4FA5" w:rsidP="001D4AAA">
      <w:pPr>
        <w:spacing w:after="480" w:line="360" w:lineRule="auto"/>
      </w:pPr>
    </w:p>
    <w:p w14:paraId="4C247554" w14:textId="77777777" w:rsidR="003E4FA5" w:rsidRDefault="003E4FA5" w:rsidP="001D4AAA">
      <w:pPr>
        <w:spacing w:after="480" w:line="360" w:lineRule="auto"/>
      </w:pPr>
    </w:p>
    <w:p w14:paraId="2DB6049D" w14:textId="77777777" w:rsidR="003E4FA5" w:rsidRDefault="003E4FA5" w:rsidP="001D4AAA">
      <w:pPr>
        <w:spacing w:after="480" w:line="360" w:lineRule="auto"/>
      </w:pPr>
    </w:p>
    <w:p w14:paraId="3ADBC07F" w14:textId="77777777" w:rsidR="003E4FA5" w:rsidRDefault="003E4FA5" w:rsidP="001D4AAA">
      <w:pPr>
        <w:spacing w:after="480" w:line="360" w:lineRule="auto"/>
      </w:pPr>
    </w:p>
    <w:p w14:paraId="1B748A3A" w14:textId="77777777" w:rsidR="003E4FA5" w:rsidRDefault="003E4FA5" w:rsidP="001D4AAA">
      <w:pPr>
        <w:spacing w:after="480" w:line="360" w:lineRule="auto"/>
      </w:pPr>
    </w:p>
    <w:p w14:paraId="60E78E7D" w14:textId="77777777" w:rsidR="001D4AAA" w:rsidRDefault="001D4AAA" w:rsidP="001D4AAA">
      <w:pPr>
        <w:spacing w:after="480" w:line="360" w:lineRule="auto"/>
      </w:pPr>
    </w:p>
    <w:p w14:paraId="2E522CD3" w14:textId="77777777" w:rsidR="00CF5FF7" w:rsidRDefault="00CF5FF7"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765C13">
          <w:headerReference w:type="default" r:id="rId42"/>
          <w:pgSz w:w="11906" w:h="16838"/>
          <w:pgMar w:top="1418" w:right="1134" w:bottom="1418" w:left="2268" w:header="708" w:footer="708" w:gutter="0"/>
          <w:cols w:space="708"/>
          <w:docGrid w:linePitch="360"/>
        </w:sectPr>
      </w:pPr>
    </w:p>
    <w:p w14:paraId="5A94A81B" w14:textId="77777777" w:rsidR="001D4AAA" w:rsidRPr="00387596" w:rsidRDefault="001D4AAA" w:rsidP="00387596">
      <w:pPr>
        <w:pStyle w:val="Balk1"/>
        <w:jc w:val="left"/>
      </w:pPr>
      <w:r w:rsidRPr="00387596">
        <w:t>5. SONUÇ ve ÖNERİLER</w:t>
      </w:r>
    </w:p>
    <w:p w14:paraId="140208C6" w14:textId="77777777" w:rsidR="001D4AAA" w:rsidRDefault="001D4AAA" w:rsidP="001D4AAA">
      <w:pPr>
        <w:spacing w:after="480" w:line="360" w:lineRule="auto"/>
      </w:pPr>
    </w:p>
    <w:p w14:paraId="2D175C29" w14:textId="77777777" w:rsidR="003E4FA5" w:rsidRDefault="003E4FA5" w:rsidP="001D4AAA">
      <w:pPr>
        <w:spacing w:after="480" w:line="360" w:lineRule="auto"/>
      </w:pPr>
    </w:p>
    <w:p w14:paraId="74376EA1" w14:textId="77777777" w:rsidR="003E4FA5" w:rsidRDefault="003E4FA5" w:rsidP="001D4AAA">
      <w:pPr>
        <w:spacing w:after="480" w:line="360" w:lineRule="auto"/>
      </w:pPr>
    </w:p>
    <w:p w14:paraId="0D9BF93F" w14:textId="77777777" w:rsidR="003E4FA5" w:rsidRDefault="003E4FA5" w:rsidP="001D4AAA">
      <w:pPr>
        <w:spacing w:after="480" w:line="360" w:lineRule="auto"/>
      </w:pPr>
    </w:p>
    <w:p w14:paraId="33B5A8F3" w14:textId="77777777" w:rsidR="003E4FA5" w:rsidRDefault="003E4FA5" w:rsidP="001D4AAA">
      <w:pPr>
        <w:spacing w:after="480" w:line="360" w:lineRule="auto"/>
      </w:pPr>
    </w:p>
    <w:p w14:paraId="5B1F3B8E" w14:textId="77777777" w:rsidR="003E4FA5" w:rsidRDefault="003E4FA5" w:rsidP="001D4AAA">
      <w:pPr>
        <w:spacing w:after="480" w:line="360" w:lineRule="auto"/>
      </w:pPr>
    </w:p>
    <w:p w14:paraId="583CA926" w14:textId="77777777" w:rsidR="003E4FA5" w:rsidRDefault="003E4FA5" w:rsidP="001D4AAA">
      <w:pPr>
        <w:spacing w:after="480" w:line="360" w:lineRule="auto"/>
      </w:pPr>
    </w:p>
    <w:p w14:paraId="2A320C98" w14:textId="77777777" w:rsidR="003E4FA5" w:rsidRDefault="003E4FA5" w:rsidP="001D4AAA">
      <w:pPr>
        <w:spacing w:after="480" w:line="360" w:lineRule="auto"/>
      </w:pPr>
    </w:p>
    <w:p w14:paraId="5D19EB60" w14:textId="77777777" w:rsidR="001D4AAA" w:rsidRDefault="001D4AAA" w:rsidP="001D4AAA">
      <w:pPr>
        <w:spacing w:after="480" w:line="360" w:lineRule="auto"/>
      </w:pPr>
    </w:p>
    <w:p w14:paraId="466798A4" w14:textId="77777777" w:rsidR="00CF5FF7" w:rsidRDefault="00CF5FF7" w:rsidP="001D4AAA">
      <w:pPr>
        <w:spacing w:after="480" w:line="360" w:lineRule="auto"/>
      </w:pPr>
    </w:p>
    <w:p w14:paraId="0F57B275" w14:textId="77777777" w:rsidR="003E4FA5" w:rsidRDefault="003E4FA5" w:rsidP="001D4AAA">
      <w:pPr>
        <w:spacing w:after="480" w:line="360" w:lineRule="auto"/>
      </w:pPr>
    </w:p>
    <w:p w14:paraId="3265F50B" w14:textId="77777777" w:rsidR="003E4FA5" w:rsidRDefault="003E4FA5" w:rsidP="001D4AAA">
      <w:pPr>
        <w:spacing w:after="480" w:line="360" w:lineRule="auto"/>
      </w:pPr>
    </w:p>
    <w:p w14:paraId="0C7665DD" w14:textId="77777777" w:rsidR="0081612C" w:rsidRDefault="0081612C" w:rsidP="001D4AAA">
      <w:pPr>
        <w:spacing w:after="480" w:line="360" w:lineRule="auto"/>
      </w:pP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3"/>
          <w:footerReference w:type="default" r:id="rId44"/>
          <w:headerReference w:type="first" r:id="rId45"/>
          <w:pgSz w:w="11906" w:h="16838"/>
          <w:pgMar w:top="1418" w:right="1134" w:bottom="1418" w:left="2268" w:header="708" w:footer="708" w:gutter="0"/>
          <w:cols w:space="708"/>
          <w:docGrid w:linePitch="360"/>
        </w:sectPr>
      </w:pPr>
    </w:p>
    <w:p w14:paraId="3E7ABA92" w14:textId="77777777" w:rsidR="00905F60" w:rsidRPr="00387596" w:rsidRDefault="00905F60" w:rsidP="00387596">
      <w:pPr>
        <w:pStyle w:val="Balk1"/>
      </w:pPr>
      <w:bookmarkStart w:id="5" w:name="_Toc363399565"/>
      <w:r w:rsidRPr="00387596">
        <w:t>KAYNAKLAR</w:t>
      </w:r>
      <w:bookmarkEnd w:id="5"/>
    </w:p>
    <w:p w14:paraId="0739F0F0" w14:textId="77777777" w:rsidR="00B935CA" w:rsidRDefault="00B935CA" w:rsidP="00905F60">
      <w:pPr>
        <w:ind w:left="709" w:hanging="709"/>
        <w:jc w:val="both"/>
      </w:pPr>
    </w:p>
    <w:p w14:paraId="36497C9A" w14:textId="22C4BAF6" w:rsidR="00B935CA" w:rsidRDefault="00B935CA" w:rsidP="00905F60">
      <w:pPr>
        <w:ind w:left="709" w:hanging="709"/>
        <w:jc w:val="both"/>
      </w:pPr>
      <w:r w:rsidRPr="00B935CA">
        <w:t>Anonim, 2003. Web Sitesi: http://www.</w:t>
      </w:r>
      <w:r>
        <w:t>erzurum.edu.tr, Erişim Tarihi:</w:t>
      </w:r>
      <w:r w:rsidRPr="00B935CA">
        <w:t xml:space="preserve"> 15.08.2013.</w:t>
      </w:r>
    </w:p>
    <w:p w14:paraId="4DD0A2DF" w14:textId="77777777" w:rsidR="00B935CA" w:rsidRDefault="00B935CA" w:rsidP="00905F60">
      <w:pPr>
        <w:ind w:left="709" w:hanging="709"/>
        <w:jc w:val="both"/>
      </w:pPr>
    </w:p>
    <w:p w14:paraId="3C3DE91D" w14:textId="469644A5" w:rsidR="00B935CA" w:rsidRDefault="00B935CA" w:rsidP="00905F60">
      <w:pPr>
        <w:ind w:left="709" w:hanging="709"/>
        <w:jc w:val="both"/>
      </w:pPr>
      <w:proofErr w:type="spellStart"/>
      <w:r w:rsidRPr="00B935CA">
        <w:t>Anonymous</w:t>
      </w:r>
      <w:proofErr w:type="spellEnd"/>
      <w:r w:rsidRPr="00B935CA">
        <w:t>,  2003. Web Sitesi: http://www.novo.dk, Erişim Tarihi: 15.08.2013.</w:t>
      </w:r>
    </w:p>
    <w:p w14:paraId="0DD4581E" w14:textId="77777777" w:rsidR="00B935CA" w:rsidRDefault="00B935CA" w:rsidP="00905F60">
      <w:pPr>
        <w:ind w:left="709" w:hanging="709"/>
        <w:jc w:val="both"/>
      </w:pPr>
    </w:p>
    <w:p w14:paraId="2E24D281" w14:textId="4CA7CB0D" w:rsidR="00B935CA" w:rsidRDefault="00B935CA" w:rsidP="00905F60">
      <w:pPr>
        <w:ind w:left="709" w:hanging="709"/>
        <w:jc w:val="both"/>
      </w:pPr>
      <w:r w:rsidRPr="00B935CA">
        <w:t>Bozcuk, S. 1986. Bitki Fizyolojisi. Hatipoğlu yayınevi, 89, Ankara.</w:t>
      </w:r>
    </w:p>
    <w:p w14:paraId="5C259CF2" w14:textId="77777777" w:rsidR="00B935CA" w:rsidRDefault="00B935CA" w:rsidP="00905F60">
      <w:pPr>
        <w:ind w:left="709" w:hanging="709"/>
        <w:jc w:val="both"/>
      </w:pPr>
    </w:p>
    <w:p w14:paraId="55AC77F4" w14:textId="675D24A4" w:rsidR="00B935CA" w:rsidRDefault="00B935CA" w:rsidP="00905F60">
      <w:pPr>
        <w:ind w:left="709" w:hanging="709"/>
        <w:jc w:val="both"/>
      </w:pPr>
      <w:proofErr w:type="spellStart"/>
      <w:r w:rsidRPr="00B935CA">
        <w:t>Castillo</w:t>
      </w:r>
      <w:proofErr w:type="spellEnd"/>
      <w:r w:rsidRPr="00B935CA">
        <w:t xml:space="preserve">, E., </w:t>
      </w:r>
      <w:proofErr w:type="spellStart"/>
      <w:r w:rsidRPr="00B935CA">
        <w:t>Marty</w:t>
      </w:r>
      <w:proofErr w:type="spellEnd"/>
      <w:r w:rsidRPr="00B935CA">
        <w:t xml:space="preserve">, A., </w:t>
      </w:r>
      <w:proofErr w:type="spellStart"/>
      <w:r w:rsidRPr="00B935CA">
        <w:t>Condoret</w:t>
      </w:r>
      <w:proofErr w:type="spellEnd"/>
      <w:r w:rsidRPr="00B935CA">
        <w:t xml:space="preserve">, J. S. ve </w:t>
      </w:r>
      <w:proofErr w:type="spellStart"/>
      <w:r w:rsidRPr="00B935CA">
        <w:t>Combes</w:t>
      </w:r>
      <w:proofErr w:type="spellEnd"/>
      <w:r w:rsidRPr="00B935CA">
        <w:t xml:space="preserve">, D. 1996. </w:t>
      </w:r>
      <w:proofErr w:type="spellStart"/>
      <w:r w:rsidRPr="00B935CA">
        <w:t>Enzymatic</w:t>
      </w:r>
      <w:proofErr w:type="spellEnd"/>
      <w:r w:rsidRPr="00B935CA">
        <w:t xml:space="preserve"> </w:t>
      </w:r>
      <w:proofErr w:type="spellStart"/>
      <w:r w:rsidRPr="00B935CA">
        <w:t>catalysis</w:t>
      </w:r>
      <w:proofErr w:type="spellEnd"/>
      <w:r w:rsidRPr="00B935CA">
        <w:t xml:space="preserve"> in </w:t>
      </w:r>
      <w:proofErr w:type="spellStart"/>
      <w:r w:rsidRPr="00B935CA">
        <w:t>nonconventional</w:t>
      </w:r>
      <w:proofErr w:type="spellEnd"/>
      <w:r w:rsidRPr="00B935CA">
        <w:t xml:space="preserve"> </w:t>
      </w:r>
      <w:proofErr w:type="spellStart"/>
      <w:r w:rsidRPr="00B935CA">
        <w:t>media</w:t>
      </w:r>
      <w:proofErr w:type="spellEnd"/>
      <w:r w:rsidRPr="00B935CA">
        <w:t xml:space="preserve"> </w:t>
      </w:r>
      <w:proofErr w:type="spellStart"/>
      <w:r w:rsidRPr="00B935CA">
        <w:t>using</w:t>
      </w:r>
      <w:proofErr w:type="spellEnd"/>
      <w:r w:rsidRPr="00B935CA">
        <w:t xml:space="preserve"> </w:t>
      </w:r>
      <w:proofErr w:type="spellStart"/>
      <w:r w:rsidRPr="00B935CA">
        <w:t>high</w:t>
      </w:r>
      <w:proofErr w:type="spellEnd"/>
      <w:r w:rsidRPr="00B935CA">
        <w:t xml:space="preserve"> polar </w:t>
      </w:r>
      <w:proofErr w:type="spellStart"/>
      <w:r w:rsidRPr="00B935CA">
        <w:t>molecules</w:t>
      </w:r>
      <w:proofErr w:type="spellEnd"/>
      <w:r w:rsidRPr="00B935CA">
        <w:t xml:space="preserve"> as </w:t>
      </w:r>
      <w:proofErr w:type="spellStart"/>
      <w:r w:rsidRPr="00B935CA">
        <w:t>substrates</w:t>
      </w:r>
      <w:proofErr w:type="spellEnd"/>
      <w:r w:rsidRPr="00B935CA">
        <w:t xml:space="preserve">, </w:t>
      </w:r>
      <w:proofErr w:type="spellStart"/>
      <w:r w:rsidRPr="00B935CA">
        <w:t>In</w:t>
      </w:r>
      <w:proofErr w:type="spellEnd"/>
      <w:r w:rsidRPr="00B935CA">
        <w:t xml:space="preserve">: </w:t>
      </w:r>
      <w:proofErr w:type="spellStart"/>
      <w:r w:rsidRPr="00B935CA">
        <w:t>Annals</w:t>
      </w:r>
      <w:proofErr w:type="spellEnd"/>
      <w:r w:rsidRPr="00B935CA">
        <w:t xml:space="preserve"> of </w:t>
      </w:r>
      <w:proofErr w:type="spellStart"/>
      <w:r w:rsidRPr="00B935CA">
        <w:t>the</w:t>
      </w:r>
      <w:proofErr w:type="spellEnd"/>
      <w:r w:rsidRPr="00B935CA">
        <w:t xml:space="preserve"> New York Academy of </w:t>
      </w:r>
      <w:proofErr w:type="spellStart"/>
      <w:r w:rsidRPr="00B935CA">
        <w:t>Science</w:t>
      </w:r>
      <w:proofErr w:type="spellEnd"/>
      <w:r w:rsidRPr="00B935CA">
        <w:t xml:space="preserve">. </w:t>
      </w:r>
      <w:proofErr w:type="spellStart"/>
      <w:r w:rsidRPr="00B935CA">
        <w:t>Dordick</w:t>
      </w:r>
      <w:proofErr w:type="spellEnd"/>
      <w:r w:rsidRPr="00B935CA">
        <w:t xml:space="preserve">, J. S. ve </w:t>
      </w:r>
      <w:proofErr w:type="spellStart"/>
      <w:r w:rsidRPr="00B935CA">
        <w:t>Russell</w:t>
      </w:r>
      <w:proofErr w:type="spellEnd"/>
      <w:r w:rsidRPr="00B935CA">
        <w:t>, A.J. (</w:t>
      </w:r>
      <w:proofErr w:type="spellStart"/>
      <w:r w:rsidRPr="00B935CA">
        <w:t>eds</w:t>
      </w:r>
      <w:proofErr w:type="spellEnd"/>
      <w:r w:rsidRPr="00B935CA">
        <w:t xml:space="preserve">), </w:t>
      </w:r>
      <w:proofErr w:type="spellStart"/>
      <w:r w:rsidRPr="00B935CA">
        <w:t>The</w:t>
      </w:r>
      <w:proofErr w:type="spellEnd"/>
      <w:r w:rsidRPr="00B935CA">
        <w:t xml:space="preserve"> </w:t>
      </w:r>
      <w:proofErr w:type="spellStart"/>
      <w:r w:rsidRPr="00B935CA">
        <w:t>NewYork</w:t>
      </w:r>
      <w:proofErr w:type="spellEnd"/>
      <w:r w:rsidRPr="00B935CA">
        <w:t xml:space="preserve"> Academy of </w:t>
      </w:r>
      <w:proofErr w:type="spellStart"/>
      <w:r w:rsidRPr="00B935CA">
        <w:t>Science</w:t>
      </w:r>
      <w:proofErr w:type="spellEnd"/>
      <w:r w:rsidRPr="00B935CA">
        <w:t>, 206-211, New York.</w:t>
      </w:r>
    </w:p>
    <w:p w14:paraId="7B539DA9" w14:textId="77777777" w:rsidR="00B935CA" w:rsidRDefault="00B935CA" w:rsidP="00905F60">
      <w:pPr>
        <w:ind w:left="709" w:hanging="709"/>
        <w:jc w:val="both"/>
      </w:pPr>
    </w:p>
    <w:p w14:paraId="5482A45B" w14:textId="66C37BF5" w:rsidR="00B935CA" w:rsidRDefault="00B935CA" w:rsidP="00905F60">
      <w:pPr>
        <w:ind w:left="709" w:hanging="709"/>
        <w:jc w:val="both"/>
      </w:pPr>
      <w:r w:rsidRPr="00B935CA">
        <w:t xml:space="preserve">Erte, E., Güvenç, A., Kunter, B., Keskin N. ve </w:t>
      </w:r>
      <w:proofErr w:type="spellStart"/>
      <w:r w:rsidRPr="00B935CA">
        <w:t>Mehmetoğlu</w:t>
      </w:r>
      <w:proofErr w:type="spellEnd"/>
      <w:r w:rsidRPr="00B935CA">
        <w:t xml:space="preserve"> Ü. 2007. </w:t>
      </w:r>
      <w:proofErr w:type="spellStart"/>
      <w:r w:rsidRPr="00B935CA">
        <w:t>Effect</w:t>
      </w:r>
      <w:proofErr w:type="spellEnd"/>
      <w:r w:rsidRPr="00B935CA">
        <w:t xml:space="preserve"> of </w:t>
      </w:r>
      <w:proofErr w:type="spellStart"/>
      <w:r w:rsidRPr="00B935CA">
        <w:t>Ultrasound</w:t>
      </w:r>
      <w:proofErr w:type="spellEnd"/>
      <w:r w:rsidRPr="00B935CA">
        <w:t xml:space="preserve"> as </w:t>
      </w:r>
      <w:proofErr w:type="spellStart"/>
      <w:r w:rsidRPr="00B935CA">
        <w:t>Abiotic</w:t>
      </w:r>
      <w:proofErr w:type="spellEnd"/>
      <w:r w:rsidRPr="00B935CA">
        <w:t xml:space="preserve"> </w:t>
      </w:r>
      <w:proofErr w:type="spellStart"/>
      <w:r w:rsidRPr="00B935CA">
        <w:t>Elicitor</w:t>
      </w:r>
      <w:proofErr w:type="spellEnd"/>
      <w:r w:rsidRPr="00B935CA">
        <w:t xml:space="preserve"> on </w:t>
      </w:r>
      <w:proofErr w:type="spellStart"/>
      <w:r w:rsidRPr="00B935CA">
        <w:t>the</w:t>
      </w:r>
      <w:proofErr w:type="spellEnd"/>
      <w:r w:rsidRPr="00B935CA">
        <w:t xml:space="preserve"> </w:t>
      </w:r>
      <w:proofErr w:type="spellStart"/>
      <w:r w:rsidRPr="00B935CA">
        <w:t>Production</w:t>
      </w:r>
      <w:proofErr w:type="spellEnd"/>
      <w:r w:rsidRPr="00B935CA">
        <w:t xml:space="preserve"> of Trans-</w:t>
      </w:r>
      <w:proofErr w:type="spellStart"/>
      <w:r w:rsidRPr="00B935CA">
        <w:t>Resveratrol</w:t>
      </w:r>
      <w:proofErr w:type="spellEnd"/>
      <w:r w:rsidRPr="00B935CA">
        <w:t xml:space="preserve"> in </w:t>
      </w:r>
      <w:proofErr w:type="spellStart"/>
      <w:r w:rsidRPr="00B935CA">
        <w:t>Vitis</w:t>
      </w:r>
      <w:proofErr w:type="spellEnd"/>
      <w:r w:rsidRPr="00B935CA">
        <w:t xml:space="preserve"> </w:t>
      </w:r>
      <w:proofErr w:type="spellStart"/>
      <w:r w:rsidRPr="00B935CA">
        <w:t>vinifera</w:t>
      </w:r>
      <w:proofErr w:type="spellEnd"/>
      <w:r w:rsidRPr="00B935CA">
        <w:t xml:space="preserve"> L., </w:t>
      </w:r>
      <w:proofErr w:type="spellStart"/>
      <w:r w:rsidRPr="00B935CA">
        <w:t>European</w:t>
      </w:r>
      <w:proofErr w:type="spellEnd"/>
      <w:r w:rsidRPr="00B935CA">
        <w:t xml:space="preserve"> </w:t>
      </w:r>
      <w:proofErr w:type="spellStart"/>
      <w:r w:rsidRPr="00B935CA">
        <w:t>Congress</w:t>
      </w:r>
      <w:proofErr w:type="spellEnd"/>
      <w:r w:rsidRPr="00B935CA">
        <w:t xml:space="preserve"> of </w:t>
      </w:r>
      <w:proofErr w:type="spellStart"/>
      <w:r w:rsidRPr="00B935CA">
        <w:t>Chemical</w:t>
      </w:r>
      <w:proofErr w:type="spellEnd"/>
      <w:r w:rsidRPr="00B935CA">
        <w:t xml:space="preserve"> </w:t>
      </w:r>
      <w:proofErr w:type="spellStart"/>
      <w:r w:rsidRPr="00B935CA">
        <w:t>Engineering</w:t>
      </w:r>
      <w:proofErr w:type="spellEnd"/>
      <w:r w:rsidRPr="00B935CA">
        <w:t xml:space="preserve"> (ECCE-6), 16-20 </w:t>
      </w:r>
      <w:proofErr w:type="spellStart"/>
      <w:r w:rsidRPr="00B935CA">
        <w:t>September</w:t>
      </w:r>
      <w:proofErr w:type="spellEnd"/>
      <w:r w:rsidRPr="00B935CA">
        <w:t xml:space="preserve">, </w:t>
      </w:r>
      <w:proofErr w:type="spellStart"/>
      <w:r w:rsidRPr="00B935CA">
        <w:t>Book</w:t>
      </w:r>
      <w:proofErr w:type="spellEnd"/>
      <w:r w:rsidRPr="00B935CA">
        <w:t xml:space="preserve"> of </w:t>
      </w:r>
      <w:proofErr w:type="spellStart"/>
      <w:r w:rsidRPr="00B935CA">
        <w:t>Abstracts</w:t>
      </w:r>
      <w:proofErr w:type="spellEnd"/>
      <w:r w:rsidRPr="00B935CA">
        <w:t xml:space="preserve">, </w:t>
      </w:r>
      <w:proofErr w:type="spellStart"/>
      <w:r w:rsidRPr="00B935CA">
        <w:t>Vol</w:t>
      </w:r>
      <w:proofErr w:type="spellEnd"/>
      <w:r w:rsidRPr="00B935CA">
        <w:t xml:space="preserve"> 2, 987-988, </w:t>
      </w:r>
      <w:proofErr w:type="spellStart"/>
      <w:r w:rsidRPr="00B935CA">
        <w:t>Copenhagen</w:t>
      </w:r>
      <w:proofErr w:type="spellEnd"/>
      <w:r w:rsidRPr="00B935CA">
        <w:t xml:space="preserve">, </w:t>
      </w:r>
      <w:proofErr w:type="spellStart"/>
      <w:r w:rsidRPr="00B935CA">
        <w:t>Denmark</w:t>
      </w:r>
      <w:proofErr w:type="spellEnd"/>
      <w:r w:rsidRPr="00B935CA">
        <w:t>.</w:t>
      </w:r>
    </w:p>
    <w:p w14:paraId="747766CE" w14:textId="77777777" w:rsidR="00B935CA" w:rsidRDefault="00B935CA" w:rsidP="00905F60">
      <w:pPr>
        <w:ind w:left="709" w:hanging="709"/>
        <w:jc w:val="both"/>
      </w:pPr>
    </w:p>
    <w:p w14:paraId="32E8134C" w14:textId="7F3B3A8E" w:rsidR="00B935CA" w:rsidRDefault="00B935CA" w:rsidP="00905F60">
      <w:pPr>
        <w:ind w:left="709" w:hanging="709"/>
        <w:jc w:val="both"/>
      </w:pPr>
      <w:proofErr w:type="spellStart"/>
      <w:r w:rsidRPr="00B935CA">
        <w:t>Habulin</w:t>
      </w:r>
      <w:proofErr w:type="spellEnd"/>
      <w:r w:rsidRPr="00B935CA">
        <w:t xml:space="preserve">, M. ve </w:t>
      </w:r>
      <w:proofErr w:type="spellStart"/>
      <w:r w:rsidRPr="00B935CA">
        <w:t>Knez</w:t>
      </w:r>
      <w:proofErr w:type="spellEnd"/>
      <w:r w:rsidRPr="00B935CA">
        <w:t xml:space="preserve">, Z. 2001a. Activity </w:t>
      </w:r>
      <w:proofErr w:type="spellStart"/>
      <w:r w:rsidRPr="00B935CA">
        <w:t>and</w:t>
      </w:r>
      <w:proofErr w:type="spellEnd"/>
      <w:r w:rsidRPr="00B935CA">
        <w:t xml:space="preserve"> </w:t>
      </w:r>
      <w:proofErr w:type="spellStart"/>
      <w:r w:rsidRPr="00B935CA">
        <w:t>stability</w:t>
      </w:r>
      <w:proofErr w:type="spellEnd"/>
      <w:r w:rsidRPr="00B935CA">
        <w:t xml:space="preserve"> of </w:t>
      </w:r>
      <w:proofErr w:type="spellStart"/>
      <w:r w:rsidRPr="00B935CA">
        <w:t>lipases</w:t>
      </w:r>
      <w:proofErr w:type="spellEnd"/>
      <w:r w:rsidRPr="00B935CA">
        <w:t xml:space="preserve"> </w:t>
      </w:r>
      <w:proofErr w:type="spellStart"/>
      <w:r w:rsidRPr="00B935CA">
        <w:t>from</w:t>
      </w:r>
      <w:proofErr w:type="spellEnd"/>
      <w:r w:rsidRPr="00B935CA">
        <w:t xml:space="preserve"> </w:t>
      </w:r>
      <w:proofErr w:type="spellStart"/>
      <w:r w:rsidRPr="00B935CA">
        <w:t>different</w:t>
      </w:r>
      <w:proofErr w:type="spellEnd"/>
      <w:r w:rsidRPr="00B935CA">
        <w:t xml:space="preserve"> </w:t>
      </w:r>
      <w:proofErr w:type="spellStart"/>
      <w:r w:rsidRPr="00B935CA">
        <w:t>sources</w:t>
      </w:r>
      <w:proofErr w:type="spellEnd"/>
      <w:r w:rsidRPr="00B935CA">
        <w:t xml:space="preserve"> in </w:t>
      </w:r>
      <w:proofErr w:type="spellStart"/>
      <w:r w:rsidRPr="00B935CA">
        <w:t>supercritical</w:t>
      </w:r>
      <w:proofErr w:type="spellEnd"/>
      <w:r w:rsidRPr="00B935CA">
        <w:t xml:space="preserve"> </w:t>
      </w:r>
      <w:proofErr w:type="spellStart"/>
      <w:r w:rsidRPr="00B935CA">
        <w:t>carbon</w:t>
      </w:r>
      <w:proofErr w:type="spellEnd"/>
      <w:r w:rsidRPr="00B935CA">
        <w:t xml:space="preserve"> </w:t>
      </w:r>
      <w:proofErr w:type="spellStart"/>
      <w:r w:rsidRPr="00B935CA">
        <w:t>dioxide</w:t>
      </w:r>
      <w:proofErr w:type="spellEnd"/>
      <w:r w:rsidRPr="00B935CA">
        <w:t xml:space="preserve"> </w:t>
      </w:r>
      <w:proofErr w:type="spellStart"/>
      <w:r w:rsidRPr="00B935CA">
        <w:t>and</w:t>
      </w:r>
      <w:proofErr w:type="spellEnd"/>
      <w:r w:rsidRPr="00B935CA">
        <w:t xml:space="preserve"> </w:t>
      </w:r>
      <w:proofErr w:type="spellStart"/>
      <w:r w:rsidRPr="00B935CA">
        <w:t>near</w:t>
      </w:r>
      <w:proofErr w:type="spellEnd"/>
      <w:r w:rsidRPr="00B935CA">
        <w:t xml:space="preserve">- </w:t>
      </w:r>
      <w:proofErr w:type="spellStart"/>
      <w:r w:rsidRPr="00B935CA">
        <w:t>critical</w:t>
      </w:r>
      <w:proofErr w:type="spellEnd"/>
      <w:r w:rsidRPr="00B935CA">
        <w:t xml:space="preserve"> </w:t>
      </w:r>
      <w:proofErr w:type="spellStart"/>
      <w:r w:rsidRPr="00B935CA">
        <w:t>propane</w:t>
      </w:r>
      <w:proofErr w:type="spellEnd"/>
      <w:r w:rsidRPr="00B935CA">
        <w:t xml:space="preserve">. </w:t>
      </w:r>
      <w:proofErr w:type="spellStart"/>
      <w:r w:rsidRPr="00B935CA">
        <w:t>Journal</w:t>
      </w:r>
      <w:proofErr w:type="spellEnd"/>
      <w:r w:rsidRPr="00B935CA">
        <w:t xml:space="preserve"> of </w:t>
      </w:r>
      <w:proofErr w:type="spellStart"/>
      <w:r w:rsidRPr="00B935CA">
        <w:t>Chemical</w:t>
      </w:r>
      <w:proofErr w:type="spellEnd"/>
      <w:r w:rsidRPr="00B935CA">
        <w:t xml:space="preserve"> </w:t>
      </w:r>
      <w:proofErr w:type="spellStart"/>
      <w:r w:rsidRPr="00B935CA">
        <w:t>Technology</w:t>
      </w:r>
      <w:proofErr w:type="spellEnd"/>
      <w:r w:rsidRPr="00B935CA">
        <w:t xml:space="preserve"> </w:t>
      </w:r>
      <w:proofErr w:type="spellStart"/>
      <w:r w:rsidRPr="00B935CA">
        <w:t>and</w:t>
      </w:r>
      <w:proofErr w:type="spellEnd"/>
      <w:r w:rsidRPr="00B935CA">
        <w:t xml:space="preserve"> </w:t>
      </w:r>
      <w:proofErr w:type="spellStart"/>
      <w:r w:rsidRPr="00B935CA">
        <w:t>Biotechnology</w:t>
      </w:r>
      <w:proofErr w:type="spellEnd"/>
      <w:r w:rsidRPr="00B935CA">
        <w:t>, 76(2), 1260-1266.</w:t>
      </w:r>
    </w:p>
    <w:p w14:paraId="1E424556" w14:textId="77777777" w:rsidR="00B935CA" w:rsidRDefault="00B935CA" w:rsidP="00905F60">
      <w:pPr>
        <w:ind w:left="709" w:hanging="709"/>
        <w:jc w:val="both"/>
      </w:pPr>
    </w:p>
    <w:p w14:paraId="0C391517" w14:textId="6CA09CA3" w:rsidR="00B935CA" w:rsidRDefault="00B935CA" w:rsidP="00905F60">
      <w:pPr>
        <w:ind w:left="709" w:hanging="709"/>
        <w:jc w:val="both"/>
      </w:pPr>
      <w:proofErr w:type="spellStart"/>
      <w:r w:rsidRPr="00B935CA">
        <w:t>Hallauer</w:t>
      </w:r>
      <w:proofErr w:type="spellEnd"/>
      <w:r w:rsidRPr="00B935CA">
        <w:t xml:space="preserve">, A. R. 2001. </w:t>
      </w:r>
      <w:proofErr w:type="spellStart"/>
      <w:r w:rsidRPr="00B935CA">
        <w:t>Specialty</w:t>
      </w:r>
      <w:proofErr w:type="spellEnd"/>
      <w:r w:rsidRPr="00B935CA">
        <w:t xml:space="preserve"> </w:t>
      </w:r>
      <w:proofErr w:type="spellStart"/>
      <w:r w:rsidRPr="00B935CA">
        <w:t>corns</w:t>
      </w:r>
      <w:proofErr w:type="spellEnd"/>
      <w:r w:rsidRPr="00B935CA">
        <w:t xml:space="preserve">. </w:t>
      </w:r>
      <w:proofErr w:type="spellStart"/>
      <w:r w:rsidRPr="00B935CA">
        <w:t>Marcel</w:t>
      </w:r>
      <w:proofErr w:type="spellEnd"/>
      <w:r w:rsidRPr="00B935CA">
        <w:t xml:space="preserve"> </w:t>
      </w:r>
      <w:proofErr w:type="spellStart"/>
      <w:r w:rsidRPr="00B935CA">
        <w:t>and</w:t>
      </w:r>
      <w:proofErr w:type="spellEnd"/>
      <w:r w:rsidRPr="00B935CA">
        <w:t xml:space="preserve"> </w:t>
      </w:r>
      <w:proofErr w:type="spellStart"/>
      <w:r w:rsidRPr="00B935CA">
        <w:t>Dekker</w:t>
      </w:r>
      <w:proofErr w:type="spellEnd"/>
      <w:r w:rsidRPr="00B935CA">
        <w:t xml:space="preserve">, 469, </w:t>
      </w:r>
      <w:proofErr w:type="spellStart"/>
      <w:r w:rsidRPr="00B935CA">
        <w:t>London</w:t>
      </w:r>
      <w:proofErr w:type="spellEnd"/>
      <w:r w:rsidRPr="00B935CA">
        <w:t>.</w:t>
      </w:r>
    </w:p>
    <w:p w14:paraId="68A604A9" w14:textId="77777777" w:rsidR="00B935CA" w:rsidRDefault="00B935CA" w:rsidP="00905F60">
      <w:pPr>
        <w:ind w:left="709" w:hanging="709"/>
        <w:jc w:val="both"/>
      </w:pPr>
    </w:p>
    <w:p w14:paraId="04EADBF7" w14:textId="4B332F9C" w:rsidR="00B935CA" w:rsidRDefault="00B935CA" w:rsidP="00905F60">
      <w:pPr>
        <w:ind w:left="709" w:hanging="709"/>
        <w:jc w:val="both"/>
      </w:pPr>
      <w:r w:rsidRPr="00B935CA">
        <w:t xml:space="preserve">Mavi, K. 2009. </w:t>
      </w:r>
      <w:proofErr w:type="spellStart"/>
      <w:r w:rsidRPr="00B935CA">
        <w:t>Kabakgil</w:t>
      </w:r>
      <w:proofErr w:type="spellEnd"/>
      <w:r w:rsidRPr="00B935CA">
        <w:t xml:space="preserve"> türlerinde tohum gücü testlerinin kullanımı ve stres koşullarında çıkış ile ilişkileri. Doktora Tezi, Ankara Üniversitesi, Fen Bilimleri Enstitüsü, Bahçe Bitkileri Anabilim Dalı, 190, Ankara.</w:t>
      </w:r>
    </w:p>
    <w:p w14:paraId="05B64340" w14:textId="77777777" w:rsidR="00B935CA" w:rsidRDefault="00B935CA" w:rsidP="00905F60">
      <w:pPr>
        <w:ind w:left="709" w:hanging="709"/>
        <w:jc w:val="both"/>
      </w:pPr>
    </w:p>
    <w:p w14:paraId="41054695" w14:textId="47B675C7" w:rsidR="00B935CA" w:rsidRDefault="00B935CA" w:rsidP="00905F60">
      <w:pPr>
        <w:ind w:left="709" w:hanging="709"/>
        <w:jc w:val="both"/>
      </w:pPr>
      <w:r w:rsidRPr="00B935CA">
        <w:t xml:space="preserve">Mirza, Z., Güvenç, A., Yıldız, N. ve </w:t>
      </w:r>
      <w:proofErr w:type="spellStart"/>
      <w:r w:rsidRPr="00B935CA">
        <w:t>Mehmetoğlu</w:t>
      </w:r>
      <w:proofErr w:type="spellEnd"/>
      <w:r w:rsidRPr="00B935CA">
        <w:t xml:space="preserve">, Ü. 2008. Tekstil Endüstrisinde Kullanılan Boyar Maddelerin Farklı </w:t>
      </w:r>
      <w:proofErr w:type="spellStart"/>
      <w:r w:rsidRPr="00B935CA">
        <w:t>Adsorbanlarla</w:t>
      </w:r>
      <w:proofErr w:type="spellEnd"/>
      <w:r w:rsidRPr="00B935CA">
        <w:t xml:space="preserve"> Giderimi, 8. Ulusal Kimya Mühendisliği Kongresi (UKMK-8), 26-29 Ağustos, İnönü Üniversitesi, Bildiri Özetleri Kitabı, ÇDT-59, 277, Malatya.</w:t>
      </w:r>
    </w:p>
    <w:p w14:paraId="3DD12484" w14:textId="77777777" w:rsidR="00B935CA" w:rsidRDefault="00B935CA" w:rsidP="00905F60">
      <w:pPr>
        <w:ind w:left="709" w:hanging="709"/>
        <w:jc w:val="both"/>
      </w:pPr>
    </w:p>
    <w:p w14:paraId="02719048" w14:textId="3BE597D7" w:rsidR="00B935CA" w:rsidRDefault="00B935CA" w:rsidP="00905F60">
      <w:pPr>
        <w:ind w:left="709" w:hanging="709"/>
        <w:jc w:val="both"/>
      </w:pPr>
      <w:proofErr w:type="spellStart"/>
      <w:r w:rsidRPr="00B935CA">
        <w:t>Stern</w:t>
      </w:r>
      <w:proofErr w:type="spellEnd"/>
      <w:r w:rsidRPr="00B935CA">
        <w:t xml:space="preserve">, W.R. 2005. Yazılı görüşme. Batı Avustralya Üniversitesi Tarım Enstitüsü </w:t>
      </w:r>
      <w:proofErr w:type="spellStart"/>
      <w:r w:rsidRPr="00B935CA">
        <w:t>Agronomi</w:t>
      </w:r>
      <w:proofErr w:type="spellEnd"/>
      <w:r w:rsidRPr="00B935CA">
        <w:t xml:space="preserve"> Bölümü, </w:t>
      </w:r>
      <w:proofErr w:type="spellStart"/>
      <w:r w:rsidRPr="00B935CA">
        <w:t>Nedland</w:t>
      </w:r>
      <w:proofErr w:type="spellEnd"/>
      <w:r w:rsidRPr="00B935CA">
        <w:t>, Avustralya.</w:t>
      </w:r>
    </w:p>
    <w:p w14:paraId="71FEF389" w14:textId="77777777" w:rsidR="00B935CA" w:rsidRDefault="00B935CA" w:rsidP="00905F60">
      <w:pPr>
        <w:ind w:left="709" w:hanging="709"/>
        <w:jc w:val="both"/>
      </w:pPr>
    </w:p>
    <w:p w14:paraId="59B8DEF0" w14:textId="77777777" w:rsidR="00B935CA" w:rsidRDefault="00B935CA" w:rsidP="00905F60">
      <w:pPr>
        <w:ind w:left="709" w:hanging="709"/>
        <w:jc w:val="both"/>
      </w:pPr>
      <w:r w:rsidRPr="00B935CA">
        <w:t xml:space="preserve">Zorlu, N. 2013. Tekstil atık sularından boya </w:t>
      </w:r>
      <w:proofErr w:type="spellStart"/>
      <w:r w:rsidRPr="00B935CA">
        <w:t>gideriminde</w:t>
      </w:r>
      <w:proofErr w:type="spellEnd"/>
      <w:r w:rsidRPr="00B935CA">
        <w:t xml:space="preserve"> bileşik ileri </w:t>
      </w:r>
      <w:proofErr w:type="spellStart"/>
      <w:r w:rsidRPr="00B935CA">
        <w:t>oksidasyon</w:t>
      </w:r>
      <w:proofErr w:type="spellEnd"/>
      <w:r w:rsidRPr="00B935CA">
        <w:t xml:space="preserve"> yöntemlerinin incelenmesi. Yüksek lisans tezi (basılmamış). Ankara Üniversitesi, Fen Bilimleri Enstitüsü, Kimya Mühendisliği Anabilim Dalı, 108, Ankara.</w:t>
      </w:r>
    </w:p>
    <w:p w14:paraId="7499EE2D" w14:textId="77777777" w:rsidR="00B935CA" w:rsidRDefault="00B935CA" w:rsidP="00905F60">
      <w:pPr>
        <w:ind w:left="709" w:hanging="709"/>
        <w:jc w:val="both"/>
      </w:pPr>
    </w:p>
    <w:p w14:paraId="7F71D173" w14:textId="77777777" w:rsidR="003F178F" w:rsidRDefault="003F178F" w:rsidP="00905F60">
      <w:pPr>
        <w:ind w:left="709" w:hanging="709"/>
        <w:sectPr w:rsidR="003F178F" w:rsidSect="00905F60">
          <w:headerReference w:type="even" r:id="rId46"/>
          <w:headerReference w:type="default" r:id="rId47"/>
          <w:footerReference w:type="even" r:id="rId48"/>
          <w:headerReference w:type="first" r:id="rId49"/>
          <w:footerReference w:type="first" r:id="rId50"/>
          <w:pgSz w:w="11906" w:h="16838"/>
          <w:pgMar w:top="1418" w:right="1134" w:bottom="1418" w:left="2268" w:header="708" w:footer="708" w:gutter="0"/>
          <w:cols w:space="708"/>
          <w:docGrid w:linePitch="360"/>
        </w:sectPr>
      </w:pPr>
    </w:p>
    <w:p w14:paraId="4C7D19D8" w14:textId="77777777" w:rsidR="00905F60" w:rsidRPr="00D6625F" w:rsidRDefault="003F178F" w:rsidP="00D6625F">
      <w:pPr>
        <w:pStyle w:val="Balk1"/>
      </w:pPr>
      <w:r w:rsidRPr="00D6625F">
        <w:t>EKLER</w:t>
      </w:r>
    </w:p>
    <w:p w14:paraId="76555F70" w14:textId="77777777" w:rsidR="003F178F" w:rsidRDefault="003F178F" w:rsidP="003F178F">
      <w:pPr>
        <w:spacing w:after="480" w:line="360" w:lineRule="auto"/>
        <w:ind w:left="773" w:hangingChars="322" w:hanging="773"/>
        <w:rPr>
          <w:b/>
        </w:rPr>
      </w:pPr>
      <w:r>
        <w:rPr>
          <w:b/>
        </w:rPr>
        <w:t>EK-1</w:t>
      </w:r>
    </w:p>
    <w:p w14:paraId="443B4213" w14:textId="77777777" w:rsidR="003F178F" w:rsidRDefault="003F178F" w:rsidP="003F178F">
      <w:pPr>
        <w:rPr>
          <w:b/>
        </w:rPr>
      </w:pPr>
    </w:p>
    <w:p w14:paraId="3062AC71" w14:textId="77777777" w:rsidR="003F178F" w:rsidRDefault="003F178F" w:rsidP="003F178F">
      <w:pPr>
        <w:rPr>
          <w:b/>
        </w:rPr>
      </w:pPr>
    </w:p>
    <w:p w14:paraId="547E4736" w14:textId="77777777" w:rsidR="003F178F" w:rsidRDefault="003F178F" w:rsidP="003F178F">
      <w:pPr>
        <w:rPr>
          <w:b/>
        </w:rPr>
      </w:pPr>
    </w:p>
    <w:p w14:paraId="0B7ECC7F" w14:textId="77777777" w:rsidR="003F178F" w:rsidRDefault="003F178F" w:rsidP="003F178F">
      <w:pPr>
        <w:rPr>
          <w:b/>
        </w:rPr>
      </w:pPr>
    </w:p>
    <w:p w14:paraId="1A77CA81" w14:textId="77777777" w:rsidR="003F178F" w:rsidRDefault="003F178F" w:rsidP="003F178F"/>
    <w:p w14:paraId="00A06A58" w14:textId="77777777" w:rsidR="00905F60" w:rsidRDefault="00905F60" w:rsidP="00AC1B35">
      <w:pPr>
        <w:tabs>
          <w:tab w:val="left" w:pos="2057"/>
          <w:tab w:val="left" w:pos="2244"/>
        </w:tabs>
        <w:spacing w:line="360" w:lineRule="auto"/>
        <w:ind w:left="993" w:hanging="993"/>
        <w:rPr>
          <w:b/>
        </w:rPr>
        <w:sectPr w:rsidR="00905F60" w:rsidSect="00905F60">
          <w:pgSz w:w="11906" w:h="16838"/>
          <w:pgMar w:top="1418" w:right="1134" w:bottom="1418" w:left="2268" w:header="708" w:footer="708" w:gutter="0"/>
          <w:cols w:space="708"/>
          <w:docGrid w:linePitch="360"/>
        </w:sectPr>
      </w:pPr>
    </w:p>
    <w:p w14:paraId="34BB31B5" w14:textId="55A6418D" w:rsidR="007462A1" w:rsidRPr="007462A1" w:rsidRDefault="007462A1" w:rsidP="00AC1B35">
      <w:pPr>
        <w:pStyle w:val="Balk1"/>
        <w:jc w:val="left"/>
        <w:rPr>
          <w:b w:val="0"/>
          <w:sz w:val="20"/>
          <w:szCs w:val="20"/>
        </w:rPr>
      </w:pPr>
    </w:p>
    <w:sectPr w:rsidR="007462A1" w:rsidRPr="007462A1" w:rsidSect="00905F60">
      <w:headerReference w:type="default" r:id="rId51"/>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A233E" w14:textId="77777777" w:rsidR="00E2172F" w:rsidRDefault="00E2172F" w:rsidP="003A6D83">
      <w:r>
        <w:separator/>
      </w:r>
    </w:p>
  </w:endnote>
  <w:endnote w:type="continuationSeparator" w:id="0">
    <w:p w14:paraId="60E822E0" w14:textId="77777777" w:rsidR="00E2172F" w:rsidRDefault="00E2172F"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14:paraId="1F99A2F4" w14:textId="47C86965" w:rsidR="00985D39" w:rsidRDefault="00985D39">
        <w:pPr>
          <w:pStyle w:val="AltBilgi"/>
          <w:jc w:val="center"/>
        </w:pPr>
        <w:r>
          <w:fldChar w:fldCharType="begin"/>
        </w:r>
        <w:r>
          <w:instrText>PAGE   \* MERGEFORMAT</w:instrText>
        </w:r>
        <w:r>
          <w:fldChar w:fldCharType="separate"/>
        </w:r>
        <w:r w:rsidR="001429B2">
          <w:rPr>
            <w:noProof/>
          </w:rPr>
          <w:t>iii</w:t>
        </w:r>
        <w:r>
          <w:fldChar w:fldCharType="end"/>
        </w:r>
      </w:p>
    </w:sdtContent>
  </w:sdt>
  <w:p w14:paraId="640D3485" w14:textId="77777777"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8FBDF" w14:textId="77777777"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14:paraId="5D714C88" w14:textId="0C36CCD3" w:rsidR="00985D39" w:rsidRDefault="00985D39" w:rsidP="00905F60">
        <w:pPr>
          <w:pStyle w:val="AltBilgi"/>
          <w:jc w:val="center"/>
        </w:pPr>
        <w:r>
          <w:fldChar w:fldCharType="begin"/>
        </w:r>
        <w:r>
          <w:instrText>PAGE   \* MERGEFORMAT</w:instrText>
        </w:r>
        <w:r>
          <w:fldChar w:fldCharType="separate"/>
        </w:r>
        <w:r w:rsidR="001429B2">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14:paraId="3A517F18" w14:textId="03213585" w:rsidR="00985D39" w:rsidRDefault="00985D39" w:rsidP="00905F60">
        <w:pPr>
          <w:pStyle w:val="AltBilgi"/>
          <w:jc w:val="center"/>
        </w:pPr>
        <w:r>
          <w:fldChar w:fldCharType="begin"/>
        </w:r>
        <w:r>
          <w:instrText>PAGE   \* MERGEFORMAT</w:instrText>
        </w:r>
        <w:r>
          <w:fldChar w:fldCharType="separate"/>
        </w:r>
        <w:r w:rsidR="001429B2">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14:paraId="739ED6A6" w14:textId="0737A2FC" w:rsidR="00985D39" w:rsidRDefault="00985D39" w:rsidP="00905F60">
        <w:pPr>
          <w:pStyle w:val="AltBilgi"/>
          <w:jc w:val="center"/>
        </w:pPr>
        <w:r>
          <w:fldChar w:fldCharType="begin"/>
        </w:r>
        <w:r>
          <w:instrText>PAGE   \* MERGEFORMAT</w:instrText>
        </w:r>
        <w:r>
          <w:fldChar w:fldCharType="separate"/>
        </w:r>
        <w:r w:rsidR="001429B2">
          <w:rPr>
            <w:noProof/>
          </w:rPr>
          <w:t>8</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5D54" w14:textId="77777777"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E7261" w14:textId="77777777"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14:paraId="5DD015FE" w14:textId="36BB414E" w:rsidR="00985D39" w:rsidRDefault="00985D39">
        <w:pPr>
          <w:pStyle w:val="AltBilgi"/>
          <w:jc w:val="center"/>
        </w:pPr>
        <w:r>
          <w:fldChar w:fldCharType="begin"/>
        </w:r>
        <w:r>
          <w:instrText>PAGE   \* MERGEFORMAT</w:instrText>
        </w:r>
        <w:r>
          <w:fldChar w:fldCharType="separate"/>
        </w:r>
        <w:r w:rsidR="001429B2">
          <w:rPr>
            <w:noProof/>
          </w:rPr>
          <w:t>ii</w:t>
        </w:r>
        <w:r>
          <w:fldChar w:fldCharType="end"/>
        </w:r>
      </w:p>
    </w:sdtContent>
  </w:sdt>
  <w:p w14:paraId="12E88EC9" w14:textId="77777777"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2ADC5" w14:textId="77777777"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69927"/>
      <w:docPartObj>
        <w:docPartGallery w:val="Page Numbers (Bottom of Page)"/>
        <w:docPartUnique/>
      </w:docPartObj>
    </w:sdtPr>
    <w:sdtEndPr/>
    <w:sdtContent>
      <w:p w14:paraId="40F3AAB4" w14:textId="2DAD3B1A" w:rsidR="00985D39" w:rsidRDefault="00985D39" w:rsidP="00905F60">
        <w:pPr>
          <w:pStyle w:val="AltBilgi"/>
          <w:jc w:val="center"/>
        </w:pPr>
        <w:r>
          <w:fldChar w:fldCharType="begin"/>
        </w:r>
        <w:r>
          <w:instrText>PAGE   \* MERGEFORMAT</w:instrText>
        </w:r>
        <w:r>
          <w:fldChar w:fldCharType="separate"/>
        </w:r>
        <w:r w:rsidR="001429B2">
          <w:rPr>
            <w:noProof/>
          </w:rPr>
          <w:t>1</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06D" w14:textId="77777777"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CFC8" w14:textId="77777777"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0F2AD" w14:textId="77777777"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E3AB" w14:textId="77777777"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31A37" w14:textId="77777777"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4369B6" w14:textId="77777777" w:rsidR="00E2172F" w:rsidRDefault="00E2172F" w:rsidP="003A6D83">
      <w:r>
        <w:separator/>
      </w:r>
    </w:p>
  </w:footnote>
  <w:footnote w:type="continuationSeparator" w:id="0">
    <w:p w14:paraId="6BE07594" w14:textId="77777777" w:rsidR="00E2172F" w:rsidRDefault="00E2172F"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D2AA" w14:textId="77777777" w:rsidR="005D1E9A" w:rsidRDefault="005D1E9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E21A0" w14:textId="77777777"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A2219" w14:textId="77777777"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E2722" w14:textId="77777777"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51311" w14:textId="77777777" w:rsidR="00985D39" w:rsidRDefault="00985D39">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57F92" w14:textId="77777777" w:rsidR="00C91CD7" w:rsidRDefault="00C91CD7">
    <w:pPr>
      <w:pStyle w:val="stBilgi"/>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2CB61" w14:textId="77777777" w:rsidR="00C91CD7" w:rsidRPr="00BE7798" w:rsidRDefault="00E2172F"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279B2" w14:textId="77777777" w:rsidR="00C91CD7" w:rsidRDefault="00C91CD7">
    <w:pPr>
      <w:pStyle w:val="stBilgi"/>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3132F" w14:textId="77777777" w:rsidR="00985D39" w:rsidRPr="00BE7798" w:rsidRDefault="00E2172F"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33904" w14:textId="77777777" w:rsidR="00985D39" w:rsidRPr="00BE7798" w:rsidRDefault="00E2172F"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14:paraId="77FF2046" w14:textId="77777777" w:rsidR="00985D39" w:rsidRPr="00CF5FF7" w:rsidRDefault="00985D39" w:rsidP="00CF5FF7">
    <w:pPr>
      <w:pStyle w:val="stBilgi"/>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6C657" w14:textId="77777777" w:rsidR="00985D39" w:rsidRPr="00BE7798" w:rsidRDefault="00E2172F"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D05BC" w14:textId="77777777"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66E69" w14:textId="77777777" w:rsidR="00985D39" w:rsidRPr="00BE7798" w:rsidRDefault="00E2172F"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14:paraId="00A69CB2" w14:textId="77777777" w:rsidR="00985D39" w:rsidRPr="00CF5FF7" w:rsidRDefault="00985D39" w:rsidP="00CF5FF7">
    <w:pPr>
      <w:pStyle w:val="stBilgi"/>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C7350" w14:textId="77777777" w:rsidR="00985D39" w:rsidRPr="00BE7798" w:rsidRDefault="00E2172F"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4A82E" w14:textId="77777777" w:rsidR="00C11DF0" w:rsidRPr="00BE7798" w:rsidRDefault="00E2172F"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14:paraId="3AB4DA7B" w14:textId="77777777" w:rsidR="00C11DF0" w:rsidRPr="00CF5FF7" w:rsidRDefault="00C11DF0"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7917F" w14:textId="77777777" w:rsidR="00985D39" w:rsidRPr="00BE7798" w:rsidRDefault="00E2172F"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14:paraId="66559A4A" w14:textId="77777777" w:rsidR="00985D39" w:rsidRPr="00CF5FF7" w:rsidRDefault="00985D39" w:rsidP="00CF5FF7">
    <w:pPr>
      <w:pStyle w:val="stBilgi"/>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3A798" w14:textId="77777777" w:rsidR="00985D39" w:rsidRPr="00BE7798" w:rsidRDefault="00E2172F"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DFE0" w14:textId="77777777" w:rsidR="00985D39" w:rsidRDefault="00985D39">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027E" w14:textId="77777777" w:rsidR="00985D39" w:rsidRPr="00BE7798" w:rsidRDefault="00985D39" w:rsidP="00BE7798">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529BC" w14:textId="77777777" w:rsidR="00985D39" w:rsidRDefault="00985D39">
    <w:pPr>
      <w:pStyle w:val="stBilgi"/>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9E241" w14:textId="77777777"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38297" w14:textId="77777777"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C3166" w14:textId="77777777" w:rsidR="00985D39" w:rsidRDefault="00985D39">
    <w:pPr>
      <w:pStyle w:val="stBilgi"/>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B7449" w14:textId="77777777" w:rsidR="00985D39" w:rsidRDefault="00985D39">
    <w:pPr>
      <w:pStyle w:val="stBilgi"/>
    </w:pPr>
    <w:r>
      <w:t>EK 5 Özet/</w:t>
    </w:r>
    <w:proofErr w:type="spellStart"/>
    <w:r>
      <w:t>Abstract</w:t>
    </w:r>
    <w:proofErr w:type="spellEnd"/>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58533" w14:textId="77777777"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960D" w14:textId="77777777"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43BA5" w14:textId="77777777"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D53FE" w14:textId="77777777"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14A49"/>
    <w:rsid w:val="00130F48"/>
    <w:rsid w:val="00134DBE"/>
    <w:rsid w:val="0013649C"/>
    <w:rsid w:val="00136B89"/>
    <w:rsid w:val="001429B2"/>
    <w:rsid w:val="00142E70"/>
    <w:rsid w:val="0015154D"/>
    <w:rsid w:val="00181266"/>
    <w:rsid w:val="00182EC1"/>
    <w:rsid w:val="00183EF8"/>
    <w:rsid w:val="00184252"/>
    <w:rsid w:val="001A15C4"/>
    <w:rsid w:val="001A2A15"/>
    <w:rsid w:val="001A2BB0"/>
    <w:rsid w:val="001A5B26"/>
    <w:rsid w:val="001B633A"/>
    <w:rsid w:val="001C0293"/>
    <w:rsid w:val="001C3C08"/>
    <w:rsid w:val="001D47E8"/>
    <w:rsid w:val="001D4AAA"/>
    <w:rsid w:val="001F0484"/>
    <w:rsid w:val="0020484A"/>
    <w:rsid w:val="00204ADE"/>
    <w:rsid w:val="00214CAF"/>
    <w:rsid w:val="002216E8"/>
    <w:rsid w:val="0022684A"/>
    <w:rsid w:val="00226C97"/>
    <w:rsid w:val="0024485C"/>
    <w:rsid w:val="0025411A"/>
    <w:rsid w:val="00267B44"/>
    <w:rsid w:val="002774E9"/>
    <w:rsid w:val="00291C10"/>
    <w:rsid w:val="002971D8"/>
    <w:rsid w:val="002A135B"/>
    <w:rsid w:val="002A46ED"/>
    <w:rsid w:val="002A60D5"/>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56F96"/>
    <w:rsid w:val="00372A71"/>
    <w:rsid w:val="00382793"/>
    <w:rsid w:val="003848A3"/>
    <w:rsid w:val="00387596"/>
    <w:rsid w:val="00391782"/>
    <w:rsid w:val="0039506E"/>
    <w:rsid w:val="003A1B90"/>
    <w:rsid w:val="003A4917"/>
    <w:rsid w:val="003A6D83"/>
    <w:rsid w:val="003B15A3"/>
    <w:rsid w:val="003C428C"/>
    <w:rsid w:val="003C65FD"/>
    <w:rsid w:val="003C723A"/>
    <w:rsid w:val="003E35F9"/>
    <w:rsid w:val="003E4FA5"/>
    <w:rsid w:val="003F178F"/>
    <w:rsid w:val="003F6CCB"/>
    <w:rsid w:val="003F7731"/>
    <w:rsid w:val="004013F7"/>
    <w:rsid w:val="00404202"/>
    <w:rsid w:val="00410412"/>
    <w:rsid w:val="00420C0D"/>
    <w:rsid w:val="004266F6"/>
    <w:rsid w:val="00430019"/>
    <w:rsid w:val="0043347B"/>
    <w:rsid w:val="00433929"/>
    <w:rsid w:val="00435665"/>
    <w:rsid w:val="00444756"/>
    <w:rsid w:val="00446663"/>
    <w:rsid w:val="00467EBF"/>
    <w:rsid w:val="004719D1"/>
    <w:rsid w:val="00475005"/>
    <w:rsid w:val="00481B9A"/>
    <w:rsid w:val="004832BC"/>
    <w:rsid w:val="004963E6"/>
    <w:rsid w:val="004A519A"/>
    <w:rsid w:val="004B6614"/>
    <w:rsid w:val="004E19D5"/>
    <w:rsid w:val="004E6C57"/>
    <w:rsid w:val="00501F01"/>
    <w:rsid w:val="00522974"/>
    <w:rsid w:val="00525661"/>
    <w:rsid w:val="00527A9A"/>
    <w:rsid w:val="00530263"/>
    <w:rsid w:val="005511D5"/>
    <w:rsid w:val="005564D9"/>
    <w:rsid w:val="00582098"/>
    <w:rsid w:val="005944DF"/>
    <w:rsid w:val="005B39C4"/>
    <w:rsid w:val="005C3AB2"/>
    <w:rsid w:val="005D1E9A"/>
    <w:rsid w:val="005E0A6D"/>
    <w:rsid w:val="00601D1A"/>
    <w:rsid w:val="006100BE"/>
    <w:rsid w:val="00632919"/>
    <w:rsid w:val="00632973"/>
    <w:rsid w:val="00643873"/>
    <w:rsid w:val="006449E5"/>
    <w:rsid w:val="0064693E"/>
    <w:rsid w:val="006514BA"/>
    <w:rsid w:val="00657FE9"/>
    <w:rsid w:val="006636A0"/>
    <w:rsid w:val="00672837"/>
    <w:rsid w:val="006762E1"/>
    <w:rsid w:val="006800B1"/>
    <w:rsid w:val="006825AA"/>
    <w:rsid w:val="006856E1"/>
    <w:rsid w:val="006A6660"/>
    <w:rsid w:val="006D5157"/>
    <w:rsid w:val="006F19CE"/>
    <w:rsid w:val="006F2FED"/>
    <w:rsid w:val="006F7C95"/>
    <w:rsid w:val="00731101"/>
    <w:rsid w:val="007329A1"/>
    <w:rsid w:val="00733BDA"/>
    <w:rsid w:val="007462A1"/>
    <w:rsid w:val="0075623C"/>
    <w:rsid w:val="00765C13"/>
    <w:rsid w:val="00783A21"/>
    <w:rsid w:val="00784570"/>
    <w:rsid w:val="00790907"/>
    <w:rsid w:val="0079563F"/>
    <w:rsid w:val="007D4E67"/>
    <w:rsid w:val="007F16B9"/>
    <w:rsid w:val="00804BCB"/>
    <w:rsid w:val="0081086B"/>
    <w:rsid w:val="0081612C"/>
    <w:rsid w:val="00832A1A"/>
    <w:rsid w:val="008402DF"/>
    <w:rsid w:val="00860EA0"/>
    <w:rsid w:val="0087193F"/>
    <w:rsid w:val="00876658"/>
    <w:rsid w:val="0088261B"/>
    <w:rsid w:val="008943EC"/>
    <w:rsid w:val="00896E1E"/>
    <w:rsid w:val="008B36E9"/>
    <w:rsid w:val="008D173D"/>
    <w:rsid w:val="008E4C84"/>
    <w:rsid w:val="008E798A"/>
    <w:rsid w:val="008F3155"/>
    <w:rsid w:val="00902F41"/>
    <w:rsid w:val="00905F60"/>
    <w:rsid w:val="00911A74"/>
    <w:rsid w:val="00924541"/>
    <w:rsid w:val="00927866"/>
    <w:rsid w:val="00937A25"/>
    <w:rsid w:val="00977E06"/>
    <w:rsid w:val="00985D39"/>
    <w:rsid w:val="00997FAE"/>
    <w:rsid w:val="009A7F1B"/>
    <w:rsid w:val="009B0D86"/>
    <w:rsid w:val="009C18AA"/>
    <w:rsid w:val="009C4478"/>
    <w:rsid w:val="009D1137"/>
    <w:rsid w:val="009E047B"/>
    <w:rsid w:val="009E6F93"/>
    <w:rsid w:val="009F1EED"/>
    <w:rsid w:val="009F212E"/>
    <w:rsid w:val="00A01139"/>
    <w:rsid w:val="00A05CEF"/>
    <w:rsid w:val="00A16B58"/>
    <w:rsid w:val="00A36E35"/>
    <w:rsid w:val="00A55D51"/>
    <w:rsid w:val="00A671E7"/>
    <w:rsid w:val="00A74E1C"/>
    <w:rsid w:val="00A767E4"/>
    <w:rsid w:val="00A77765"/>
    <w:rsid w:val="00A90D9C"/>
    <w:rsid w:val="00A90F05"/>
    <w:rsid w:val="00A968A3"/>
    <w:rsid w:val="00AC1B35"/>
    <w:rsid w:val="00AC1C55"/>
    <w:rsid w:val="00AC24CC"/>
    <w:rsid w:val="00AE5774"/>
    <w:rsid w:val="00AE6D89"/>
    <w:rsid w:val="00AE7AFF"/>
    <w:rsid w:val="00AF3565"/>
    <w:rsid w:val="00AF5253"/>
    <w:rsid w:val="00B146FD"/>
    <w:rsid w:val="00B211C9"/>
    <w:rsid w:val="00B428FE"/>
    <w:rsid w:val="00B42B37"/>
    <w:rsid w:val="00B44961"/>
    <w:rsid w:val="00B4575D"/>
    <w:rsid w:val="00B700F8"/>
    <w:rsid w:val="00B83AA4"/>
    <w:rsid w:val="00B935CA"/>
    <w:rsid w:val="00B95207"/>
    <w:rsid w:val="00B9541B"/>
    <w:rsid w:val="00B97A05"/>
    <w:rsid w:val="00BA1C81"/>
    <w:rsid w:val="00BA3B08"/>
    <w:rsid w:val="00BA4378"/>
    <w:rsid w:val="00BB2983"/>
    <w:rsid w:val="00BC008A"/>
    <w:rsid w:val="00BC455B"/>
    <w:rsid w:val="00BC5D18"/>
    <w:rsid w:val="00BD4BAA"/>
    <w:rsid w:val="00BD7160"/>
    <w:rsid w:val="00BE7798"/>
    <w:rsid w:val="00C00B20"/>
    <w:rsid w:val="00C01882"/>
    <w:rsid w:val="00C0595F"/>
    <w:rsid w:val="00C11DF0"/>
    <w:rsid w:val="00C12F5A"/>
    <w:rsid w:val="00C17719"/>
    <w:rsid w:val="00C23189"/>
    <w:rsid w:val="00C51417"/>
    <w:rsid w:val="00C6347D"/>
    <w:rsid w:val="00C75A61"/>
    <w:rsid w:val="00C83EEC"/>
    <w:rsid w:val="00C919D0"/>
    <w:rsid w:val="00C91CD7"/>
    <w:rsid w:val="00C95945"/>
    <w:rsid w:val="00CA52F9"/>
    <w:rsid w:val="00CB59E8"/>
    <w:rsid w:val="00CB60EC"/>
    <w:rsid w:val="00CD4F49"/>
    <w:rsid w:val="00CE26FB"/>
    <w:rsid w:val="00CE5B68"/>
    <w:rsid w:val="00CF5FF7"/>
    <w:rsid w:val="00D01584"/>
    <w:rsid w:val="00D25987"/>
    <w:rsid w:val="00D328BD"/>
    <w:rsid w:val="00D53477"/>
    <w:rsid w:val="00D5465D"/>
    <w:rsid w:val="00D606C8"/>
    <w:rsid w:val="00D62356"/>
    <w:rsid w:val="00D6625F"/>
    <w:rsid w:val="00D95244"/>
    <w:rsid w:val="00DA28E1"/>
    <w:rsid w:val="00DA3415"/>
    <w:rsid w:val="00DA62FF"/>
    <w:rsid w:val="00DA7DCC"/>
    <w:rsid w:val="00DB2EE2"/>
    <w:rsid w:val="00DB57E1"/>
    <w:rsid w:val="00DB7F14"/>
    <w:rsid w:val="00DC3249"/>
    <w:rsid w:val="00DF06A1"/>
    <w:rsid w:val="00DF0BD2"/>
    <w:rsid w:val="00E043CD"/>
    <w:rsid w:val="00E20C82"/>
    <w:rsid w:val="00E2172F"/>
    <w:rsid w:val="00E21818"/>
    <w:rsid w:val="00E25B89"/>
    <w:rsid w:val="00E507D6"/>
    <w:rsid w:val="00E7593A"/>
    <w:rsid w:val="00E97A89"/>
    <w:rsid w:val="00E97CF7"/>
    <w:rsid w:val="00EB0299"/>
    <w:rsid w:val="00EB3772"/>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4101"/>
    <w:rsid w:val="00F55964"/>
    <w:rsid w:val="00F7283E"/>
    <w:rsid w:val="00F800C0"/>
    <w:rsid w:val="00F90056"/>
    <w:rsid w:val="00F968CD"/>
    <w:rsid w:val="00FA6E99"/>
    <w:rsid w:val="00FB0ECF"/>
    <w:rsid w:val="00FB154C"/>
    <w:rsid w:val="00FB4556"/>
    <w:rsid w:val="00FB7B86"/>
    <w:rsid w:val="00FD2F1F"/>
    <w:rsid w:val="00FE111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footer" Target="footer12.xml"/><Relationship Id="rId45" Type="http://schemas.openxmlformats.org/officeDocument/2006/relationships/header" Target="header24.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4.xml"/><Relationship Id="rId8" Type="http://schemas.openxmlformats.org/officeDocument/2006/relationships/image" Target="media/image1.jp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165EA"/>
    <w:rsid w:val="00467833"/>
    <w:rsid w:val="004C37DC"/>
    <w:rsid w:val="00520636"/>
    <w:rsid w:val="00582312"/>
    <w:rsid w:val="00583C42"/>
    <w:rsid w:val="005A647A"/>
    <w:rsid w:val="006A2378"/>
    <w:rsid w:val="006E5229"/>
    <w:rsid w:val="007213BD"/>
    <w:rsid w:val="00723042"/>
    <w:rsid w:val="00734FF5"/>
    <w:rsid w:val="007741BD"/>
    <w:rsid w:val="007954B3"/>
    <w:rsid w:val="007E0192"/>
    <w:rsid w:val="007F4374"/>
    <w:rsid w:val="007F7150"/>
    <w:rsid w:val="00856365"/>
    <w:rsid w:val="008E3843"/>
    <w:rsid w:val="00906C11"/>
    <w:rsid w:val="00927A27"/>
    <w:rsid w:val="00A328F5"/>
    <w:rsid w:val="00A802E4"/>
    <w:rsid w:val="00AA2B3B"/>
    <w:rsid w:val="00B8367D"/>
    <w:rsid w:val="00BB611C"/>
    <w:rsid w:val="00BB773A"/>
    <w:rsid w:val="00BC641E"/>
    <w:rsid w:val="00C87282"/>
    <w:rsid w:val="00C87B92"/>
    <w:rsid w:val="00C96289"/>
    <w:rsid w:val="00CB21E5"/>
    <w:rsid w:val="00CD6782"/>
    <w:rsid w:val="00DE694B"/>
    <w:rsid w:val="00ED7D61"/>
    <w:rsid w:val="00F26958"/>
    <w:rsid w:val="00FA16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FDF63-D5B7-4E23-94BC-AB720FE7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39</Words>
  <Characters>11057</Characters>
  <Application>Microsoft Office Word</Application>
  <DocSecurity>0</DocSecurity>
  <Lines>92</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2</cp:revision>
  <dcterms:created xsi:type="dcterms:W3CDTF">2023-11-28T10:26:00Z</dcterms:created>
  <dcterms:modified xsi:type="dcterms:W3CDTF">2023-11-28T10:26:00Z</dcterms:modified>
</cp:coreProperties>
</file>